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2505E5" w14:textId="77777777" w:rsidR="00B1645B" w:rsidRDefault="00A27085" w:rsidP="00B42030">
      <w:pPr>
        <w:pStyle w:val="Title"/>
      </w:pPr>
      <w:r>
        <w:t xml:space="preserve">Skyline </w:t>
      </w:r>
      <w:r w:rsidR="00C96E06">
        <w:t xml:space="preserve">MS1 </w:t>
      </w:r>
      <w:r w:rsidR="00672317">
        <w:t>Full-</w:t>
      </w:r>
      <w:r w:rsidR="00C96E06">
        <w:t>Scan Filtering</w:t>
      </w:r>
    </w:p>
    <w:p w14:paraId="315FCACE"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42F4058C"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268594FE"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6DB19289"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504F8FCC"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174C7308" w14:textId="77777777" w:rsidR="00AB769D" w:rsidRDefault="00AB769D" w:rsidP="00672317">
      <w:pPr>
        <w:numPr>
          <w:ilvl w:val="0"/>
          <w:numId w:val="3"/>
        </w:numPr>
      </w:pPr>
      <w:r>
        <w:t>Further processing of MS1 filtered peptides to obtain quantitative information across acquisition replicates</w:t>
      </w:r>
    </w:p>
    <w:p w14:paraId="6AE5BF4A"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0AE85B5E" w14:textId="77777777" w:rsidR="00014DA8" w:rsidRDefault="00014DA8" w:rsidP="008C1D13">
      <w:pPr>
        <w:pStyle w:val="Heading1"/>
        <w:spacing w:after="120"/>
      </w:pPr>
      <w:r>
        <w:t>Getting Started</w:t>
      </w:r>
    </w:p>
    <w:p w14:paraId="0F05E4C4" w14:textId="77777777" w:rsidR="00B1645B" w:rsidRDefault="00B1645B" w:rsidP="008C1D13">
      <w:pPr>
        <w:spacing w:after="120"/>
      </w:pPr>
      <w:r>
        <w:t>To start this tutorial</w:t>
      </w:r>
      <w:r w:rsidR="00ED2B33">
        <w:t>,</w:t>
      </w:r>
      <w:r w:rsidR="00894BB2">
        <w:t xml:space="preserve"> d</w:t>
      </w:r>
      <w:r>
        <w:t>ownload the following ZIP file:</w:t>
      </w:r>
    </w:p>
    <w:p w14:paraId="1040B348" w14:textId="4E8FBA91" w:rsidR="0046262D" w:rsidRDefault="00CC0D1E" w:rsidP="00894BB2">
      <w:hyperlink r:id="rId8" w:history="1">
        <w:r w:rsidR="0046262D" w:rsidRPr="009B1EEB">
          <w:rPr>
            <w:rStyle w:val="Hyperlink"/>
          </w:rPr>
          <w:t>https://skyline.ms/tutorials/MS1Filtering-22_2.zip</w:t>
        </w:r>
      </w:hyperlink>
    </w:p>
    <w:p w14:paraId="7A48C4C8" w14:textId="505CB962" w:rsidR="00894BB2" w:rsidRDefault="00B1645B" w:rsidP="00894BB2">
      <w:r>
        <w:t>Extract the files in it to a folder on your computer, like:</w:t>
      </w:r>
    </w:p>
    <w:p w14:paraId="54B237A6" w14:textId="77777777" w:rsidR="00894BB2" w:rsidRDefault="00B1645B" w:rsidP="00894BB2">
      <w:r>
        <w:t>C:\Users\brendanx\Documents</w:t>
      </w:r>
    </w:p>
    <w:p w14:paraId="540DB30B" w14:textId="77777777" w:rsidR="00B1645B" w:rsidRDefault="00B1645B" w:rsidP="00894BB2">
      <w:r>
        <w:t>This will create a new folder:</w:t>
      </w:r>
    </w:p>
    <w:p w14:paraId="2C9AA1BC" w14:textId="77777777" w:rsidR="00B1645B" w:rsidRDefault="00B1645B" w:rsidP="00813ABF">
      <w:r>
        <w:t>C:\Users\brendanx\Documents\</w:t>
      </w:r>
      <w:r w:rsidR="00EC5117">
        <w:t>MS1</w:t>
      </w:r>
      <w:r w:rsidR="00894BB2">
        <w:t>Filtering</w:t>
      </w:r>
    </w:p>
    <w:p w14:paraId="433B82FC"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5D1CE7A5" w14:textId="77777777" w:rsidR="00A1480E" w:rsidRDefault="00A1480E" w:rsidP="00A1480E">
      <w:pPr>
        <w:pStyle w:val="ListParagraph"/>
        <w:numPr>
          <w:ilvl w:val="0"/>
          <w:numId w:val="37"/>
        </w:numPr>
      </w:pPr>
      <w:r>
        <w:t>Start Skyline.</w:t>
      </w:r>
    </w:p>
    <w:p w14:paraId="38EF8693"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580A82E1" w14:textId="77777777" w:rsidR="00A1480E" w:rsidRDefault="00A1480E" w:rsidP="00A1480E">
      <w:pPr>
        <w:spacing w:after="120"/>
      </w:pPr>
      <w:r>
        <w:rPr>
          <w:noProof/>
        </w:rPr>
        <w:drawing>
          <wp:inline distT="0" distB="0" distL="0" distR="0" wp14:anchorId="2AE123AB" wp14:editId="1A2216D0">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264BC489"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43BF8A98"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2634C65B" w14:textId="77777777" w:rsidR="00A1480E" w:rsidRDefault="00A1480E" w:rsidP="00A1480E">
      <w:r>
        <w:t>The document settings in this instance of Skyline have now been reset to the default.</w:t>
      </w:r>
    </w:p>
    <w:p w14:paraId="51AA626E" w14:textId="77777777" w:rsidR="00A1480E" w:rsidRDefault="00A1480E" w:rsidP="00A1480E">
      <w:pPr>
        <w:spacing w:after="120"/>
      </w:pPr>
      <w:r>
        <w:t>Since this tutorial covers a proteomics topic, you can choose the proteomics interface by doing the following:</w:t>
      </w:r>
    </w:p>
    <w:p w14:paraId="108EF9D8"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58138BD0" w14:textId="77777777" w:rsidR="00A1480E" w:rsidRDefault="00A1480E" w:rsidP="00A1480E">
      <w:pPr>
        <w:spacing w:after="120"/>
      </w:pPr>
      <w:r>
        <w:rPr>
          <w:noProof/>
        </w:rPr>
        <w:drawing>
          <wp:inline distT="0" distB="0" distL="0" distR="0" wp14:anchorId="28D1EC2D" wp14:editId="185E402F">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14:paraId="00E79B2F"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72D109A3" wp14:editId="586BA5C1">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50390DC6"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37D24B82" w14:textId="77777777" w:rsidR="00B75372" w:rsidRDefault="00CE441C" w:rsidP="008C1D13">
      <w:pPr>
        <w:pStyle w:val="Heading1"/>
        <w:spacing w:after="120"/>
      </w:pPr>
      <w:r>
        <w:t>Importing a Data Dependent Peptide Search into a Skyline Document</w:t>
      </w:r>
    </w:p>
    <w:p w14:paraId="19A792B8"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4CB4642D" w14:textId="77777777" w:rsidR="00C86489" w:rsidRDefault="004664AE" w:rsidP="00C86489">
      <w:r>
        <w:t>D</w:t>
      </w:r>
      <w:r w:rsidR="00C86489">
        <w:t>o the following to save your new document:</w:t>
      </w:r>
    </w:p>
    <w:p w14:paraId="3F73E931"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5CC5C448" w14:textId="77777777" w:rsidR="00C86489" w:rsidRDefault="00C86489" w:rsidP="00C86489">
      <w:pPr>
        <w:pStyle w:val="ListParagraph"/>
        <w:numPr>
          <w:ilvl w:val="0"/>
          <w:numId w:val="31"/>
        </w:numPr>
      </w:pPr>
      <w:r>
        <w:t>Navigate to the MS1Filtering folder you created for this tutorial.</w:t>
      </w:r>
    </w:p>
    <w:p w14:paraId="2A07E2F0"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0B99D06E"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26DDCB21"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25C66930"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47BE12C1" w14:textId="77777777" w:rsidR="00AF17F0" w:rsidRDefault="001316EC" w:rsidP="004664AE">
      <w:pPr>
        <w:keepNext/>
      </w:pPr>
      <w:r>
        <w:t>Skyline should present a form that looks like</w:t>
      </w:r>
      <w:r w:rsidR="004664AE">
        <w:t xml:space="preserve"> this</w:t>
      </w:r>
      <w:r>
        <w:t>:</w:t>
      </w:r>
    </w:p>
    <w:p w14:paraId="61E2586B" w14:textId="09BB2F41" w:rsidR="001316EC" w:rsidRDefault="000C72BA" w:rsidP="00AF17F0">
      <w:r>
        <w:rPr>
          <w:noProof/>
        </w:rPr>
        <w:drawing>
          <wp:inline distT="0" distB="0" distL="0" distR="0" wp14:anchorId="6D108CB4" wp14:editId="19E8CEFA">
            <wp:extent cx="4572000" cy="5250779"/>
            <wp:effectExtent l="0" t="0" r="0" b="7620"/>
            <wp:docPr id="13701048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104886" name="Picture 1" descr="A screenshot of a computer&#10;&#10;Description automatically generated"/>
                    <pic:cNvPicPr/>
                  </pic:nvPicPr>
                  <pic:blipFill>
                    <a:blip r:embed="rId12"/>
                    <a:stretch>
                      <a:fillRect/>
                    </a:stretch>
                  </pic:blipFill>
                  <pic:spPr>
                    <a:xfrm>
                      <a:off x="0" y="0"/>
                      <a:ext cx="4572000" cy="5250779"/>
                    </a:xfrm>
                    <a:prstGeom prst="rect">
                      <a:avLst/>
                    </a:prstGeom>
                  </pic:spPr>
                </pic:pic>
              </a:graphicData>
            </a:graphic>
          </wp:inline>
        </w:drawing>
      </w:r>
    </w:p>
    <w:p w14:paraId="4366E6B3" w14:textId="77777777"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5DAD3518" w14:textId="77777777" w:rsidR="001316EC" w:rsidRDefault="001316EC" w:rsidP="00672317">
      <w:r>
        <w:t>Add the included search results to your library by doing the following:</w:t>
      </w:r>
    </w:p>
    <w:p w14:paraId="58DAD247" w14:textId="77777777" w:rsidR="001316EC" w:rsidRDefault="001316EC" w:rsidP="001316EC">
      <w:pPr>
        <w:pStyle w:val="ListParagraph"/>
        <w:numPr>
          <w:ilvl w:val="0"/>
          <w:numId w:val="19"/>
        </w:numPr>
      </w:pPr>
      <w:r>
        <w:t xml:space="preserve">Click the </w:t>
      </w:r>
      <w:r>
        <w:rPr>
          <w:b/>
        </w:rPr>
        <w:t>Add Files</w:t>
      </w:r>
      <w:r>
        <w:t xml:space="preserve"> button.</w:t>
      </w:r>
    </w:p>
    <w:p w14:paraId="5DC1D199" w14:textId="77777777" w:rsidR="001316EC" w:rsidRDefault="001316EC" w:rsidP="001316EC">
      <w:pPr>
        <w:pStyle w:val="ListParagraph"/>
        <w:numPr>
          <w:ilvl w:val="0"/>
          <w:numId w:val="19"/>
        </w:numPr>
      </w:pPr>
      <w:r>
        <w:t>Select both of the .group.xml files in the MS1Filtering folder you created for this tutorial.</w:t>
      </w:r>
    </w:p>
    <w:p w14:paraId="6F92B252" w14:textId="77777777" w:rsidR="001316EC" w:rsidRDefault="001316EC" w:rsidP="001316EC">
      <w:pPr>
        <w:pStyle w:val="ListParagraph"/>
        <w:numPr>
          <w:ilvl w:val="0"/>
          <w:numId w:val="19"/>
        </w:numPr>
      </w:pPr>
      <w:r>
        <w:t xml:space="preserve">Click the </w:t>
      </w:r>
      <w:r>
        <w:rPr>
          <w:b/>
        </w:rPr>
        <w:t>Open</w:t>
      </w:r>
      <w:r>
        <w:t xml:space="preserve"> button.</w:t>
      </w:r>
    </w:p>
    <w:p w14:paraId="69CFE886" w14:textId="77777777" w:rsidR="001316EC" w:rsidRDefault="001316EC" w:rsidP="004664AE">
      <w:pPr>
        <w:keepNext/>
      </w:pPr>
      <w:r>
        <w:t>The wizard form should now look like</w:t>
      </w:r>
      <w:r w:rsidR="004664AE">
        <w:t xml:space="preserve"> this</w:t>
      </w:r>
      <w:r>
        <w:t>:</w:t>
      </w:r>
    </w:p>
    <w:p w14:paraId="68185CE1" w14:textId="56493E86" w:rsidR="001316EC" w:rsidRDefault="000C72BA" w:rsidP="001316EC">
      <w:r>
        <w:rPr>
          <w:noProof/>
        </w:rPr>
        <w:drawing>
          <wp:inline distT="0" distB="0" distL="0" distR="0" wp14:anchorId="52F0703F" wp14:editId="40E6CEA4">
            <wp:extent cx="4572000" cy="5250779"/>
            <wp:effectExtent l="0" t="0" r="0" b="7620"/>
            <wp:docPr id="4564402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440290" name="Picture 1" descr="A screenshot of a computer&#10;&#10;Description automatically generated"/>
                    <pic:cNvPicPr/>
                  </pic:nvPicPr>
                  <pic:blipFill>
                    <a:blip r:embed="rId14"/>
                    <a:stretch>
                      <a:fillRect/>
                    </a:stretch>
                  </pic:blipFill>
                  <pic:spPr>
                    <a:xfrm>
                      <a:off x="0" y="0"/>
                      <a:ext cx="4572000" cy="5250779"/>
                    </a:xfrm>
                    <a:prstGeom prst="rect">
                      <a:avLst/>
                    </a:prstGeom>
                  </pic:spPr>
                </pic:pic>
              </a:graphicData>
            </a:graphic>
          </wp:inline>
        </w:drawing>
      </w:r>
    </w:p>
    <w:p w14:paraId="09B01BC7" w14:textId="77777777" w:rsidR="001316EC" w:rsidRDefault="001316EC" w:rsidP="001316EC">
      <w:pPr>
        <w:pStyle w:val="ListParagraph"/>
        <w:numPr>
          <w:ilvl w:val="0"/>
          <w:numId w:val="20"/>
        </w:numPr>
      </w:pPr>
      <w:r>
        <w:t xml:space="preserve">Click the </w:t>
      </w:r>
      <w:r>
        <w:rPr>
          <w:b/>
        </w:rPr>
        <w:t>Next</w:t>
      </w:r>
      <w:r>
        <w:t xml:space="preserve"> button.</w:t>
      </w:r>
    </w:p>
    <w:p w14:paraId="44265452"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0D7D9C05" w14:textId="77777777" w:rsidR="00D059A9" w:rsidRDefault="00D059A9" w:rsidP="00D059A9">
      <w:pPr>
        <w:numPr>
          <w:ilvl w:val="0"/>
          <w:numId w:val="12"/>
        </w:numPr>
        <w:spacing w:after="0"/>
      </w:pPr>
      <w:r>
        <w:t>The non-redundant library “MS1FilteringTutorial</w:t>
      </w:r>
      <w:r w:rsidRPr="004138D1">
        <w:t>.blib</w:t>
      </w:r>
      <w:r>
        <w:t>” containing best matching spectra.</w:t>
      </w:r>
    </w:p>
    <w:p w14:paraId="26D71135"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23BBEA3C" w14:textId="77777777" w:rsidR="00D059A9" w:rsidRDefault="00D059A9" w:rsidP="00D059A9">
      <w:r>
        <w:rPr>
          <w:noProof/>
        </w:rPr>
        <w:drawing>
          <wp:inline distT="0" distB="0" distL="0" distR="0" wp14:anchorId="0190399E" wp14:editId="14FF1068">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7B15BA50"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0B9989F3"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with the same base name as your .sky file</w:t>
      </w:r>
      <w:r>
        <w:t>, very similar to the way it stores chromatograms specific to your document.  You can add more search results later and you can remove search results, just as you may be used to doing with chromatogram data.</w:t>
      </w:r>
    </w:p>
    <w:p w14:paraId="1C4DDE8F" w14:textId="77777777" w:rsidR="00966BAF" w:rsidRDefault="00966BAF" w:rsidP="00ED7877">
      <w:pPr>
        <w:keepNext/>
      </w:pPr>
      <w:r>
        <w:t xml:space="preserve">When library building has completed, Skyline will present the </w:t>
      </w:r>
      <w:r w:rsidR="00604813">
        <w:t>next</w:t>
      </w:r>
      <w:r>
        <w:t xml:space="preserve"> page in the wizard</w:t>
      </w:r>
      <w:r w:rsidR="00604813">
        <w:t xml:space="preserve"> as shown below</w:t>
      </w:r>
      <w:r>
        <w:t>:</w:t>
      </w:r>
    </w:p>
    <w:p w14:paraId="725FDF06" w14:textId="5B50E2D5" w:rsidR="00895BB3" w:rsidRDefault="00AE5983" w:rsidP="001316EC">
      <w:r>
        <w:rPr>
          <w:noProof/>
        </w:rPr>
        <w:drawing>
          <wp:inline distT="0" distB="0" distL="0" distR="0" wp14:anchorId="491AEA28" wp14:editId="3FA7367F">
            <wp:extent cx="4572000" cy="5250779"/>
            <wp:effectExtent l="0" t="0" r="0" b="7620"/>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pic:nvPicPr>
                  <pic:blipFill>
                    <a:blip r:embed="rId16"/>
                    <a:stretch>
                      <a:fillRect/>
                    </a:stretch>
                  </pic:blipFill>
                  <pic:spPr>
                    <a:xfrm>
                      <a:off x="0" y="0"/>
                      <a:ext cx="4572000" cy="5250779"/>
                    </a:xfrm>
                    <a:prstGeom prst="rect">
                      <a:avLst/>
                    </a:prstGeom>
                  </pic:spPr>
                </pic:pic>
              </a:graphicData>
            </a:graphic>
          </wp:inline>
        </w:drawing>
      </w:r>
    </w:p>
    <w:p w14:paraId="62FBE988"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753AE616" w14:textId="77777777" w:rsidR="00895BB3" w:rsidRDefault="00895BB3" w:rsidP="00895BB3">
      <w:pPr>
        <w:pStyle w:val="ListParagraph"/>
        <w:numPr>
          <w:ilvl w:val="0"/>
          <w:numId w:val="20"/>
        </w:numPr>
      </w:pPr>
      <w:r>
        <w:t xml:space="preserve">Click the </w:t>
      </w:r>
      <w:r>
        <w:rPr>
          <w:b/>
        </w:rPr>
        <w:t>Next</w:t>
      </w:r>
      <w:r>
        <w:t xml:space="preserve"> button.</w:t>
      </w:r>
    </w:p>
    <w:p w14:paraId="6F99D878" w14:textId="77777777" w:rsidR="00895BB3" w:rsidRDefault="00895BB3" w:rsidP="00ED7877">
      <w:pPr>
        <w:keepNext/>
      </w:pPr>
      <w:r>
        <w:t>A form should appear asking you how to handle the prefix shared by the two WIFF files:</w:t>
      </w:r>
    </w:p>
    <w:p w14:paraId="7C1264CF" w14:textId="77777777" w:rsidR="00895BB3" w:rsidRDefault="00ED7877" w:rsidP="00895BB3">
      <w:r>
        <w:rPr>
          <w:noProof/>
        </w:rPr>
        <w:drawing>
          <wp:inline distT="0" distB="0" distL="0" distR="0" wp14:anchorId="20D60653" wp14:editId="4DBD5EE4">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14:paraId="68B244B8" w14:textId="77777777" w:rsidR="006A69AA" w:rsidRDefault="006A69AA" w:rsidP="006A69AA">
      <w:pPr>
        <w:pStyle w:val="ListParagraph"/>
        <w:numPr>
          <w:ilvl w:val="0"/>
          <w:numId w:val="20"/>
        </w:numPr>
      </w:pPr>
      <w:r>
        <w:t xml:space="preserve">Click the </w:t>
      </w:r>
      <w:r w:rsidR="00ED7877">
        <w:rPr>
          <w:b/>
        </w:rPr>
        <w:t>OK</w:t>
      </w:r>
      <w:r>
        <w:t xml:space="preserve"> button.</w:t>
      </w:r>
    </w:p>
    <w:p w14:paraId="1A0339DC"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Unimod site that match the amino acid, mass combinations found in the search. </w:t>
      </w:r>
    </w:p>
    <w:p w14:paraId="08CF7FCC" w14:textId="77777777" w:rsidR="00BD1C70" w:rsidRDefault="00BD1C70" w:rsidP="00ED7877">
      <w:pPr>
        <w:keepNext/>
      </w:pPr>
      <w:r>
        <w:t>For this tutorial, you only need the ‘Phospho (ST)’, ‘Phospho (Y)’ and ‘Oxidation (M)’ modifications.  Check them in the list, and the wizard should look like this:</w:t>
      </w:r>
    </w:p>
    <w:p w14:paraId="1B66648B" w14:textId="0814606B" w:rsidR="00BD1C70" w:rsidRDefault="00AE5983" w:rsidP="006A69AA">
      <w:r>
        <w:rPr>
          <w:noProof/>
        </w:rPr>
        <w:drawing>
          <wp:inline distT="0" distB="0" distL="0" distR="0" wp14:anchorId="10C399A7" wp14:editId="3799DE55">
            <wp:extent cx="4572000" cy="5250779"/>
            <wp:effectExtent l="0" t="0" r="0" b="7620"/>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pic:nvPicPr>
                  <pic:blipFill>
                    <a:blip r:embed="rId18"/>
                    <a:stretch>
                      <a:fillRect/>
                    </a:stretch>
                  </pic:blipFill>
                  <pic:spPr>
                    <a:xfrm>
                      <a:off x="0" y="0"/>
                      <a:ext cx="4572000" cy="5250779"/>
                    </a:xfrm>
                    <a:prstGeom prst="rect">
                      <a:avLst/>
                    </a:prstGeom>
                  </pic:spPr>
                </pic:pic>
              </a:graphicData>
            </a:graphic>
          </wp:inline>
        </w:drawing>
      </w:r>
    </w:p>
    <w:p w14:paraId="422BDB26"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2783128E" w14:textId="77777777" w:rsidR="00FA6434" w:rsidRDefault="00FA6434" w:rsidP="00FA6434">
      <w:pPr>
        <w:pStyle w:val="ListParagraph"/>
        <w:numPr>
          <w:ilvl w:val="0"/>
          <w:numId w:val="20"/>
        </w:numPr>
      </w:pPr>
      <w:r>
        <w:t xml:space="preserve">Click the </w:t>
      </w:r>
      <w:r>
        <w:rPr>
          <w:b/>
        </w:rPr>
        <w:t>Next</w:t>
      </w:r>
      <w:r>
        <w:t xml:space="preserve"> button.</w:t>
      </w:r>
    </w:p>
    <w:p w14:paraId="6A6B8B94"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3AD69D3C" w14:textId="77777777" w:rsidR="00827971" w:rsidRDefault="00827971" w:rsidP="00827971">
      <w:pPr>
        <w:pStyle w:val="ListParagraph"/>
        <w:numPr>
          <w:ilvl w:val="0"/>
          <w:numId w:val="20"/>
        </w:numPr>
      </w:pPr>
      <w:r>
        <w:t xml:space="preserve">In the field </w:t>
      </w:r>
      <w:r>
        <w:rPr>
          <w:b/>
        </w:rPr>
        <w:t>Precursor charges</w:t>
      </w:r>
      <w:r>
        <w:t>, enter ‘2, 3, 4’.</w:t>
      </w:r>
    </w:p>
    <w:p w14:paraId="565AD2EC" w14:textId="77777777" w:rsidR="00827971" w:rsidRDefault="00827971" w:rsidP="00ED7877">
      <w:pPr>
        <w:keepNext/>
      </w:pPr>
      <w:r>
        <w:t>All of the other fields in this page should default to values you can use for this tutorial, leaving the wizard looking like</w:t>
      </w:r>
      <w:r w:rsidR="00ED7877">
        <w:t xml:space="preserve"> this</w:t>
      </w:r>
      <w:r>
        <w:t>:</w:t>
      </w:r>
    </w:p>
    <w:p w14:paraId="755A968D" w14:textId="55829248" w:rsidR="00827971" w:rsidRDefault="003B2443" w:rsidP="00827971">
      <w:r>
        <w:rPr>
          <w:noProof/>
        </w:rPr>
        <w:drawing>
          <wp:inline distT="0" distB="0" distL="0" distR="0" wp14:anchorId="0D32C108" wp14:editId="7FCC2F3B">
            <wp:extent cx="4572000" cy="5250779"/>
            <wp:effectExtent l="0" t="0" r="0" b="7620"/>
            <wp:docPr id="10" name="Picture 10"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Word&#10;&#10;Description automatically generated"/>
                    <pic:cNvPicPr/>
                  </pic:nvPicPr>
                  <pic:blipFill>
                    <a:blip r:embed="rId19"/>
                    <a:stretch>
                      <a:fillRect/>
                    </a:stretch>
                  </pic:blipFill>
                  <pic:spPr>
                    <a:xfrm>
                      <a:off x="0" y="0"/>
                      <a:ext cx="4572000" cy="5250779"/>
                    </a:xfrm>
                    <a:prstGeom prst="rect">
                      <a:avLst/>
                    </a:prstGeom>
                  </pic:spPr>
                </pic:pic>
              </a:graphicData>
            </a:graphic>
          </wp:inline>
        </w:drawing>
      </w:r>
    </w:p>
    <w:p w14:paraId="2F4E91DD" w14:textId="77777777" w:rsidR="00DA3DF0" w:rsidRPr="00DA3DF0" w:rsidRDefault="00DA3DF0" w:rsidP="00827971">
      <w:r>
        <w:t xml:space="preserve">In the </w:t>
      </w:r>
      <w:r>
        <w:rPr>
          <w:b/>
        </w:rPr>
        <w:t>MS1 filtering</w:t>
      </w:r>
      <w:r>
        <w:t xml:space="preserve"> section, you will see the following default settings.</w:t>
      </w:r>
    </w:p>
    <w:p w14:paraId="743EA1D3"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21D313FD"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39B29FF6"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14AF6C0C"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8990"/>
      </w:tblGrid>
      <w:tr w:rsidR="000414AC" w14:paraId="6D637426" w14:textId="77777777" w:rsidTr="000414AC">
        <w:tc>
          <w:tcPr>
            <w:tcW w:w="9576" w:type="dxa"/>
          </w:tcPr>
          <w:p w14:paraId="28D0CD5F" w14:textId="77777777" w:rsidR="000414AC" w:rsidRDefault="000414AC" w:rsidP="000414AC">
            <w:pPr>
              <w:spacing w:after="0"/>
            </w:pPr>
            <w:r>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1B6BD051" w14:textId="77777777" w:rsidR="000414AC" w:rsidRDefault="000414AC" w:rsidP="00DA3DF0">
      <w:pPr>
        <w:pStyle w:val="ListParagraph"/>
        <w:ind w:left="0"/>
        <w:contextualSpacing w:val="0"/>
      </w:pPr>
    </w:p>
    <w:p w14:paraId="1223664E" w14:textId="77777777" w:rsidR="00DA3DF0" w:rsidRDefault="00DA3DF0" w:rsidP="00DA3DF0">
      <w:pPr>
        <w:pStyle w:val="ListParagraph"/>
        <w:ind w:left="0"/>
        <w:contextualSpacing w:val="0"/>
      </w:pPr>
      <w:r>
        <w:rPr>
          <w:noProof/>
        </w:rPr>
        <w:drawing>
          <wp:inline distT="0" distB="0" distL="0" distR="0" wp14:anchorId="2544B926" wp14:editId="587FB6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73187E9F" w14:textId="77777777" w:rsidR="00DA3DF0" w:rsidRDefault="00DA3DF0" w:rsidP="00E752D5">
      <w:pPr>
        <w:pStyle w:val="ListParagraph"/>
        <w:keepNext/>
        <w:spacing w:after="0"/>
        <w:ind w:left="0"/>
        <w:contextualSpacing w:val="0"/>
      </w:pPr>
      <w:r>
        <w:t>A series of these intensities extracted over time make up the chromatograms you will see in Skyline:</w:t>
      </w:r>
    </w:p>
    <w:p w14:paraId="0DBE941F" w14:textId="77777777" w:rsidR="00DA3DF0" w:rsidRDefault="00DA3DF0" w:rsidP="00DA3DF0">
      <w:r>
        <w:rPr>
          <w:noProof/>
        </w:rPr>
        <w:drawing>
          <wp:inline distT="0" distB="0" distL="0" distR="0" wp14:anchorId="3692DCAF" wp14:editId="3B2905DC">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63453490" w14:textId="77777777"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70FE6734" w14:textId="77777777" w:rsidR="00464221" w:rsidRDefault="00464221" w:rsidP="00464221">
      <w:pPr>
        <w:pStyle w:val="ListParagraph"/>
        <w:numPr>
          <w:ilvl w:val="0"/>
          <w:numId w:val="20"/>
        </w:numPr>
      </w:pPr>
      <w:r>
        <w:t xml:space="preserve">Click the </w:t>
      </w:r>
      <w:r>
        <w:rPr>
          <w:b/>
        </w:rPr>
        <w:t>Next</w:t>
      </w:r>
      <w:r>
        <w:t xml:space="preserve"> button.</w:t>
      </w:r>
    </w:p>
    <w:p w14:paraId="6ACA2F7F" w14:textId="77777777" w:rsidR="00464221" w:rsidRDefault="00D4682C" w:rsidP="00464221">
      <w:r>
        <w:t xml:space="preserve">This should bring you to the </w:t>
      </w:r>
      <w:r>
        <w:rPr>
          <w:b/>
        </w:rPr>
        <w:t>Import FASTA</w:t>
      </w:r>
      <w:r>
        <w:t xml:space="preserve"> page in the wizard.  </w:t>
      </w:r>
      <w:r w:rsidR="00CE5FFE">
        <w:t>You could import a FASTA file of all human SwissProt protein entries to get a comprehensive identified peptide list (this MS experiment involves a human MCF7 breast cancer cell line sample and subsequent phosphopeptide enrichment), however, for file size reasons, you will import a much smaller FASTA file containing only 12 human proteins by performing the following steps</w:t>
      </w:r>
      <w:r>
        <w:t>:</w:t>
      </w:r>
    </w:p>
    <w:p w14:paraId="698D13D8"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643F3748" w14:textId="77777777" w:rsidR="00D4682C" w:rsidRDefault="00D4682C" w:rsidP="00D4682C">
      <w:pPr>
        <w:pStyle w:val="ListParagraph"/>
        <w:numPr>
          <w:ilvl w:val="0"/>
          <w:numId w:val="20"/>
        </w:numPr>
      </w:pPr>
      <w:r>
        <w:t xml:space="preserve">Click the </w:t>
      </w:r>
      <w:r>
        <w:rPr>
          <w:b/>
        </w:rPr>
        <w:t>Browse</w:t>
      </w:r>
      <w:r>
        <w:t xml:space="preserve"> button.</w:t>
      </w:r>
    </w:p>
    <w:p w14:paraId="6838C1FC" w14:textId="75AA45E5" w:rsidR="00D4682C" w:rsidRDefault="00D059A9" w:rsidP="00D4682C">
      <w:pPr>
        <w:pStyle w:val="ListParagraph"/>
        <w:numPr>
          <w:ilvl w:val="0"/>
          <w:numId w:val="20"/>
        </w:numPr>
      </w:pPr>
      <w:r>
        <w:t>Select the ‘1</w:t>
      </w:r>
      <w:r w:rsidR="0046262D">
        <w:t>1</w:t>
      </w:r>
      <w:r>
        <w:t>_proteins.062011.fasta’ file in the MS1Filtering folder you created for this tutorial.</w:t>
      </w:r>
    </w:p>
    <w:p w14:paraId="6476D1E9"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3D5FD107" w14:textId="77777777" w:rsidR="00D059A9" w:rsidRDefault="00D059A9" w:rsidP="00ED7877">
      <w:pPr>
        <w:keepNext/>
      </w:pPr>
      <w:r>
        <w:t>The wizard should now look like</w:t>
      </w:r>
      <w:r w:rsidR="00ED7877">
        <w:t xml:space="preserve"> this</w:t>
      </w:r>
      <w:r>
        <w:t>:</w:t>
      </w:r>
    </w:p>
    <w:p w14:paraId="1FE2DD46" w14:textId="6845579F" w:rsidR="00D059A9" w:rsidRDefault="00AE5983" w:rsidP="00D059A9">
      <w:r>
        <w:rPr>
          <w:noProof/>
        </w:rPr>
        <w:drawing>
          <wp:inline distT="0" distB="0" distL="0" distR="0" wp14:anchorId="473F6D3E" wp14:editId="665565F7">
            <wp:extent cx="4572000" cy="5250779"/>
            <wp:effectExtent l="0" t="0" r="0" b="762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22"/>
                    <a:stretch>
                      <a:fillRect/>
                    </a:stretch>
                  </pic:blipFill>
                  <pic:spPr>
                    <a:xfrm>
                      <a:off x="0" y="0"/>
                      <a:ext cx="4572000" cy="5250779"/>
                    </a:xfrm>
                    <a:prstGeom prst="rect">
                      <a:avLst/>
                    </a:prstGeom>
                  </pic:spPr>
                </pic:pic>
              </a:graphicData>
            </a:graphic>
          </wp:inline>
        </w:drawing>
      </w:r>
    </w:p>
    <w:p w14:paraId="5D4F9733" w14:textId="77777777" w:rsidR="0076792C" w:rsidRDefault="0076792C" w:rsidP="0076792C">
      <w:pPr>
        <w:pStyle w:val="ListParagraph"/>
        <w:numPr>
          <w:ilvl w:val="0"/>
          <w:numId w:val="21"/>
        </w:numPr>
      </w:pPr>
      <w:r>
        <w:t xml:space="preserve">Click the </w:t>
      </w:r>
      <w:r>
        <w:rPr>
          <w:b/>
        </w:rPr>
        <w:t>Finish</w:t>
      </w:r>
      <w:r>
        <w:t xml:space="preserve"> button.</w:t>
      </w:r>
    </w:p>
    <w:p w14:paraId="277C4AAF" w14:textId="77777777" w:rsidR="0042366B" w:rsidRDefault="0076792C" w:rsidP="0076792C">
      <w:r>
        <w:t xml:space="preserve">Skyline will </w:t>
      </w:r>
      <w:r w:rsidR="0042366B">
        <w:t xml:space="preserve">insilico digest the 11 proteins in this file and propose adding the 50 peptides and 51 peptide-charge state precursors </w:t>
      </w:r>
      <w:r>
        <w:t>from the FASTA file with matching spectra in the peptide search results which you imported</w:t>
      </w:r>
      <w:r w:rsidR="0042366B">
        <w:t>.</w:t>
      </w:r>
    </w:p>
    <w:p w14:paraId="3C0E4F90" w14:textId="43FF411D" w:rsidR="0042366B" w:rsidRDefault="0042366B" w:rsidP="0076792C">
      <w:r>
        <w:rPr>
          <w:noProof/>
        </w:rPr>
        <w:drawing>
          <wp:inline distT="0" distB="0" distL="0" distR="0" wp14:anchorId="3271C8EE" wp14:editId="263CED65">
            <wp:extent cx="4848225" cy="4362450"/>
            <wp:effectExtent l="0" t="0" r="9525" b="0"/>
            <wp:docPr id="115323928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239282" name="Picture 1" descr="A screenshot of a computer screen&#10;&#10;Description automatically generated"/>
                    <pic:cNvPicPr/>
                  </pic:nvPicPr>
                  <pic:blipFill>
                    <a:blip r:embed="rId23"/>
                    <a:stretch>
                      <a:fillRect/>
                    </a:stretch>
                  </pic:blipFill>
                  <pic:spPr>
                    <a:xfrm>
                      <a:off x="0" y="0"/>
                      <a:ext cx="4848225" cy="4362450"/>
                    </a:xfrm>
                    <a:prstGeom prst="rect">
                      <a:avLst/>
                    </a:prstGeom>
                  </pic:spPr>
                </pic:pic>
              </a:graphicData>
            </a:graphic>
          </wp:inline>
        </w:drawing>
      </w:r>
    </w:p>
    <w:p w14:paraId="6F7194DA" w14:textId="5D5F8BD3" w:rsidR="0042366B" w:rsidRDefault="0042366B" w:rsidP="0042366B">
      <w:pPr>
        <w:pStyle w:val="ListParagraph"/>
        <w:numPr>
          <w:ilvl w:val="0"/>
          <w:numId w:val="21"/>
        </w:numPr>
      </w:pPr>
      <w:r>
        <w:t xml:space="preserve">Click the </w:t>
      </w:r>
      <w:r>
        <w:rPr>
          <w:b/>
          <w:bCs/>
        </w:rPr>
        <w:t>OK</w:t>
      </w:r>
      <w:r>
        <w:t xml:space="preserve"> button in the </w:t>
      </w:r>
      <w:r>
        <w:rPr>
          <w:b/>
          <w:bCs/>
        </w:rPr>
        <w:t>Associate Proteins</w:t>
      </w:r>
      <w:r>
        <w:t xml:space="preserve"> form.</w:t>
      </w:r>
    </w:p>
    <w:p w14:paraId="51687863" w14:textId="0BC20675" w:rsidR="00070EDD" w:rsidRDefault="0042366B" w:rsidP="0076792C">
      <w:r>
        <w:t>Skyline will</w:t>
      </w:r>
      <w:r w:rsidR="0076792C">
        <w:t xml:space="preserve"> begin importing the two WIFF files and extracting chromatograms from them.</w:t>
      </w:r>
    </w:p>
    <w:p w14:paraId="2FDF4748" w14:textId="77777777" w:rsidR="0076792C" w:rsidRDefault="008A090D" w:rsidP="00070EDD">
      <w:pPr>
        <w:keepNext/>
      </w:pPr>
      <w:r>
        <w:t>You should see a progress graph like this:</w:t>
      </w:r>
    </w:p>
    <w:p w14:paraId="23BE5C6A" w14:textId="77777777" w:rsidR="008A090D" w:rsidRDefault="00070EDD" w:rsidP="0076792C">
      <w:r>
        <w:rPr>
          <w:noProof/>
        </w:rPr>
        <w:drawing>
          <wp:inline distT="0" distB="0" distL="0" distR="0" wp14:anchorId="1D85FA1C" wp14:editId="37D8D3F9">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375660"/>
                    </a:xfrm>
                    <a:prstGeom prst="rect">
                      <a:avLst/>
                    </a:prstGeom>
                  </pic:spPr>
                </pic:pic>
              </a:graphicData>
            </a:graphic>
          </wp:inline>
        </w:drawing>
      </w:r>
    </w:p>
    <w:p w14:paraId="58EC1E61" w14:textId="77777777" w:rsidR="003F709D" w:rsidRPr="00D4682C" w:rsidRDefault="003F709D" w:rsidP="0076792C">
      <w:r>
        <w:t>Once the import has completed, first have an in-depth look at the spectral library you created before inspecting the chromatogram data.</w:t>
      </w:r>
    </w:p>
    <w:p w14:paraId="75566134" w14:textId="77777777" w:rsidR="00D911CA" w:rsidRDefault="00D911CA" w:rsidP="00D911CA">
      <w:pPr>
        <w:pStyle w:val="Heading2"/>
      </w:pPr>
      <w:r>
        <w:t>Verifying Library Retention Time Information</w:t>
      </w:r>
    </w:p>
    <w:p w14:paraId="0DDBEC4C"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4904E25F" w14:textId="77777777" w:rsidR="006C4B6D" w:rsidRDefault="006C4B6D" w:rsidP="00D911CA">
      <w:r>
        <w:t>To verify that the library you just created contains the retention time information for MS1 Filtering peak picking and peak annotation, perform the following steps:</w:t>
      </w:r>
    </w:p>
    <w:p w14:paraId="5B6D2A48"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05FBE8D9" w14:textId="77777777" w:rsidR="000A2A49" w:rsidRPr="007B005E" w:rsidRDefault="000A2A49" w:rsidP="00EC629C">
      <w:pPr>
        <w:keepNext/>
      </w:pPr>
      <w:r>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2C207465" w14:textId="77777777" w:rsidR="000A2A49" w:rsidRDefault="00070EDD" w:rsidP="000A2A49">
      <w:r>
        <w:rPr>
          <w:noProof/>
        </w:rPr>
        <w:drawing>
          <wp:inline distT="0" distB="0" distL="0" distR="0" wp14:anchorId="1448BC18" wp14:editId="4564A6E1">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14775" cy="3981450"/>
                    </a:xfrm>
                    <a:prstGeom prst="rect">
                      <a:avLst/>
                    </a:prstGeom>
                  </pic:spPr>
                </pic:pic>
              </a:graphicData>
            </a:graphic>
          </wp:inline>
        </w:drawing>
      </w:r>
    </w:p>
    <w:p w14:paraId="741E1CEE"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4248D949"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7FC4A50D" w14:textId="77777777" w:rsidR="006C4B6D" w:rsidRDefault="006C4B6D" w:rsidP="00070EDD">
      <w:pPr>
        <w:keepNext/>
      </w:pPr>
      <w:r>
        <w:t xml:space="preserve">The </w:t>
      </w:r>
      <w:r>
        <w:rPr>
          <w:b/>
        </w:rPr>
        <w:t>Spectral Library Explorer</w:t>
      </w:r>
      <w:r>
        <w:t xml:space="preserve"> will appear, looking something like</w:t>
      </w:r>
      <w:r w:rsidR="00B73431">
        <w:t xml:space="preserve"> this</w:t>
      </w:r>
      <w:r>
        <w:t>:</w:t>
      </w:r>
    </w:p>
    <w:p w14:paraId="35FCD444" w14:textId="187D06EF" w:rsidR="006C4B6D" w:rsidRDefault="003C3092" w:rsidP="006C4B6D">
      <w:pPr>
        <w:rPr>
          <w:noProof/>
        </w:rPr>
      </w:pPr>
      <w:r>
        <w:rPr>
          <w:noProof/>
        </w:rPr>
        <w:drawing>
          <wp:inline distT="0" distB="0" distL="0" distR="0" wp14:anchorId="0F7FAC02" wp14:editId="76169FE4">
            <wp:extent cx="5943600" cy="3388360"/>
            <wp:effectExtent l="0" t="0" r="0" b="2540"/>
            <wp:docPr id="182713505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135058" name="Picture 1" descr="A screenshot of a computer&#10;&#10;Description automatically generated with medium confidence"/>
                    <pic:cNvPicPr/>
                  </pic:nvPicPr>
                  <pic:blipFill>
                    <a:blip r:embed="rId26"/>
                    <a:stretch>
                      <a:fillRect/>
                    </a:stretch>
                  </pic:blipFill>
                  <pic:spPr>
                    <a:xfrm>
                      <a:off x="0" y="0"/>
                      <a:ext cx="5943600" cy="3388360"/>
                    </a:xfrm>
                    <a:prstGeom prst="rect">
                      <a:avLst/>
                    </a:prstGeom>
                  </pic:spPr>
                </pic:pic>
              </a:graphicData>
            </a:graphic>
          </wp:inline>
        </w:drawing>
      </w:r>
    </w:p>
    <w:p w14:paraId="3F6807F3" w14:textId="77777777" w:rsidR="007B005E" w:rsidRDefault="007B005E" w:rsidP="00377CFD">
      <w:r>
        <w:t>In the peptide list, the peptides without an icon to the left of the sequence text are ones that contain any of the modifications you just chose not to use.</w:t>
      </w:r>
    </w:p>
    <w:p w14:paraId="1505C78D" w14:textId="77777777" w:rsidR="00377CFD" w:rsidRPr="003B735B" w:rsidRDefault="006C4B6D" w:rsidP="00377CFD">
      <w:r>
        <w:t xml:space="preserve">Below the spectrum graph, you can see the text “File: 100803_005b_MCF7_TiTip3.wiff” and “RT: 35.21”.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mzXML, mzML, MGF, MS2, etc.  In general, Skyline will look for a base-name match, where ‘basename.mgf’ matches successfully with ‘basename.wiff’.  Due to specific instances of pipelines that require greater flexibility, this matching is also done insensitive of case, so that ‘BASENAME.mzML’ will match ‘Basename.RAW’, and finally handling for multiple-dot extensions is included, so that ‘basename.c.mzXML’ matches ‘basename.raw’.</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dat files specifically, you are encourage to consult the “</w:t>
      </w:r>
      <w:hyperlink r:id="rId27"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19C530A3" w14:textId="77777777"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3CE78A79" w14:textId="77777777" w:rsidR="00117CFD" w:rsidRPr="00573E9C" w:rsidRDefault="00117CFD" w:rsidP="00117CFD">
      <w:pPr>
        <w:pStyle w:val="ListParagraph"/>
        <w:numPr>
          <w:ilvl w:val="0"/>
          <w:numId w:val="18"/>
        </w:numPr>
      </w:pPr>
      <w:r>
        <w:t xml:space="preserve">Click the </w:t>
      </w:r>
      <w:r>
        <w:rPr>
          <w:b/>
        </w:rPr>
        <w:t>Close</w:t>
      </w:r>
      <w:r>
        <w:t xml:space="preserve"> button in the </w:t>
      </w:r>
      <w:r>
        <w:rPr>
          <w:b/>
        </w:rPr>
        <w:t>Spectral Library Explorer</w:t>
      </w:r>
      <w:r>
        <w:t>.</w:t>
      </w:r>
    </w:p>
    <w:p w14:paraId="19B812B6" w14:textId="77777777" w:rsidR="006041A8" w:rsidRDefault="00302921" w:rsidP="006041A8">
      <w:pPr>
        <w:pStyle w:val="Heading1"/>
        <w:spacing w:after="120"/>
      </w:pPr>
      <w:r>
        <w:t>Peptide Targets, Spectra and Chromatograms</w:t>
      </w:r>
    </w:p>
    <w:p w14:paraId="45B27FEC" w14:textId="6D4F524F" w:rsidR="0020347E" w:rsidRDefault="0086384F" w:rsidP="0020347E">
      <w:pPr>
        <w:pStyle w:val="ListParagraph"/>
        <w:spacing w:line="480" w:lineRule="auto"/>
        <w:ind w:left="0"/>
      </w:pPr>
      <w:r>
        <w:t xml:space="preserve">You </w:t>
      </w:r>
      <w:r w:rsidR="009460EF">
        <w:t xml:space="preserve">should see </w:t>
      </w:r>
      <w:r w:rsidR="00780194">
        <w:t>5</w:t>
      </w:r>
      <w:r w:rsidR="00C03868">
        <w:t>0</w:t>
      </w:r>
      <w:r>
        <w:t xml:space="preserve"> peptides </w:t>
      </w:r>
      <w:r w:rsidR="0020347E">
        <w:t xml:space="preserve">(counted in the status bar) </w:t>
      </w:r>
      <w:r w:rsidR="00723358">
        <w:t>in</w:t>
      </w:r>
      <w:r>
        <w:t xml:space="preserve"> the Skyline </w:t>
      </w:r>
      <w:r w:rsidR="00811731">
        <w:t>Targets view</w:t>
      </w:r>
      <w:r w:rsidR="001D0EF1">
        <w:t>.</w:t>
      </w:r>
    </w:p>
    <w:p w14:paraId="6BE2563A" w14:textId="77777777" w:rsidR="001D0EF1" w:rsidRDefault="001D0EF1" w:rsidP="00657FAE">
      <w:pPr>
        <w:pStyle w:val="ListParagraph"/>
        <w:numPr>
          <w:ilvl w:val="0"/>
          <w:numId w:val="22"/>
        </w:numPr>
      </w:pPr>
      <w:r>
        <w:t xml:space="preserve">Click on the </w:t>
      </w:r>
      <w:r w:rsidR="00E83D80">
        <w:t xml:space="preserve">sequence of the </w:t>
      </w:r>
      <w:r>
        <w:t>first phosphopeptid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6512D293"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1E2533A3"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143AACB7"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2A009A4F"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742C9A85"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6E30C7A4" w14:textId="1432001E" w:rsidR="003824D0" w:rsidRDefault="00C03868" w:rsidP="00FE7356">
      <w:r>
        <w:rPr>
          <w:noProof/>
        </w:rPr>
        <w:drawing>
          <wp:inline distT="0" distB="0" distL="0" distR="0" wp14:anchorId="5D3B4D59" wp14:editId="39273A09">
            <wp:extent cx="5943600" cy="4071620"/>
            <wp:effectExtent l="0" t="0" r="0" b="5080"/>
            <wp:docPr id="171841473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414730" name="Picture 1" descr="A screenshot of a computer&#10;&#10;Description automatically generated with medium confidence"/>
                    <pic:cNvPicPr/>
                  </pic:nvPicPr>
                  <pic:blipFill>
                    <a:blip r:embed="rId28"/>
                    <a:stretch>
                      <a:fillRect/>
                    </a:stretch>
                  </pic:blipFill>
                  <pic:spPr>
                    <a:xfrm>
                      <a:off x="0" y="0"/>
                      <a:ext cx="5943600" cy="4071620"/>
                    </a:xfrm>
                    <a:prstGeom prst="rect">
                      <a:avLst/>
                    </a:prstGeom>
                  </pic:spPr>
                </pic:pic>
              </a:graphicData>
            </a:graphic>
          </wp:inline>
        </w:drawing>
      </w:r>
    </w:p>
    <w:p w14:paraId="6067CAFF" w14:textId="77777777"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8E3928C" w14:textId="6BE32D32" w:rsidR="00BE0BEA" w:rsidRDefault="00F91CFF" w:rsidP="008C1D13">
      <w:pPr>
        <w:pStyle w:val="ListParagraph"/>
        <w:spacing w:after="0"/>
        <w:ind w:left="0"/>
      </w:pPr>
      <w:r>
        <w:t>For a useful summary graph that will allow you to compare peak areas across runs</w:t>
      </w:r>
      <w:r w:rsidR="00BE0BEA">
        <w:t>:</w:t>
      </w:r>
    </w:p>
    <w:p w14:paraId="1D79CCA5" w14:textId="77777777" w:rsidR="00BE0BEA" w:rsidRPr="008C1D13" w:rsidRDefault="00BE0BEA" w:rsidP="008C1D13">
      <w:pPr>
        <w:pStyle w:val="ListParagraph"/>
        <w:spacing w:after="0"/>
        <w:ind w:left="0"/>
        <w:rPr>
          <w:sz w:val="12"/>
          <w:szCs w:val="12"/>
        </w:rPr>
      </w:pPr>
    </w:p>
    <w:p w14:paraId="763BEC3A"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73E263E7"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5D6C8358" w14:textId="1A46D9BC" w:rsidR="00020E82"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click</w:t>
      </w:r>
      <w:r w:rsidR="00020E82">
        <w:t xml:space="preserve"> and check</w:t>
      </w:r>
      <w:r w:rsidR="00EC4301">
        <w:t xml:space="preserve"> </w:t>
      </w:r>
      <w:r w:rsidR="00EC4301" w:rsidRPr="008C1D13">
        <w:rPr>
          <w:b/>
        </w:rPr>
        <w:t>Show Expected</w:t>
      </w:r>
      <w:r w:rsidR="00020E82">
        <w:t>. (explained below)</w:t>
      </w:r>
    </w:p>
    <w:p w14:paraId="4F1F986B" w14:textId="4647E766" w:rsidR="00EC4301" w:rsidRDefault="00020E82" w:rsidP="00D806DC">
      <w:pPr>
        <w:pStyle w:val="ListParagraph"/>
        <w:numPr>
          <w:ilvl w:val="0"/>
          <w:numId w:val="23"/>
        </w:numPr>
      </w:pPr>
      <w:r>
        <w:t xml:space="preserve">In the </w:t>
      </w:r>
      <w:r w:rsidRPr="008C1D13">
        <w:rPr>
          <w:b/>
        </w:rPr>
        <w:t>Peak Areas</w:t>
      </w:r>
      <w:r>
        <w:t xml:space="preserve"> window, right-click, choose</w:t>
      </w:r>
      <w:r w:rsidR="00EC4301">
        <w:t xml:space="preserve"> </w:t>
      </w:r>
      <w:r w:rsidR="00EC4301" w:rsidRPr="008C1D13">
        <w:rPr>
          <w:b/>
        </w:rPr>
        <w:t>Show Dot Product</w:t>
      </w:r>
      <w:r>
        <w:rPr>
          <w:bCs/>
        </w:rPr>
        <w:t xml:space="preserve">, and click </w:t>
      </w:r>
      <w:r>
        <w:rPr>
          <w:b/>
        </w:rPr>
        <w:t>Labels</w:t>
      </w:r>
      <w:r>
        <w:rPr>
          <w:bCs/>
        </w:rPr>
        <w:t>.</w:t>
      </w:r>
    </w:p>
    <w:p w14:paraId="0A271252" w14:textId="77777777" w:rsidR="000B1140" w:rsidRDefault="000B1140" w:rsidP="000B1140">
      <w:pPr>
        <w:pStyle w:val="ListParagraph"/>
        <w:ind w:left="0"/>
      </w:pPr>
    </w:p>
    <w:p w14:paraId="17F69847" w14:textId="35396C67" w:rsidR="009A60F2" w:rsidRDefault="000729F7" w:rsidP="000E40BB">
      <w:pPr>
        <w:pStyle w:val="ListParagraph"/>
        <w:spacing w:line="480" w:lineRule="auto"/>
        <w:ind w:left="0"/>
        <w:jc w:val="center"/>
      </w:pPr>
      <w:r w:rsidRPr="000729F7">
        <w:rPr>
          <w:noProof/>
        </w:rPr>
        <w:drawing>
          <wp:inline distT="0" distB="0" distL="0" distR="0" wp14:anchorId="77008C86" wp14:editId="67D98C22">
            <wp:extent cx="5943600" cy="4925695"/>
            <wp:effectExtent l="0" t="0" r="0" b="8255"/>
            <wp:docPr id="33139839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398395" name="Picture 1" descr="A screenshot of a computer&#10;&#10;Description automatically generated with medium confidence"/>
                    <pic:cNvPicPr/>
                  </pic:nvPicPr>
                  <pic:blipFill>
                    <a:blip r:embed="rId29"/>
                    <a:stretch>
                      <a:fillRect/>
                    </a:stretch>
                  </pic:blipFill>
                  <pic:spPr>
                    <a:xfrm>
                      <a:off x="0" y="0"/>
                      <a:ext cx="5943600" cy="4925695"/>
                    </a:xfrm>
                    <a:prstGeom prst="rect">
                      <a:avLst/>
                    </a:prstGeom>
                  </pic:spPr>
                </pic:pic>
              </a:graphicData>
            </a:graphic>
          </wp:inline>
        </w:drawing>
      </w:r>
    </w:p>
    <w:p w14:paraId="6A3C9004" w14:textId="77777777"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14:paraId="306DDA72" w14:textId="77777777"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01621DF6"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2C2411FA"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7ED272B8" w14:textId="77777777"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6A87EC72" w14:textId="77777777" w:rsidR="00BE0BEA" w:rsidRDefault="00BE0BEA" w:rsidP="008C1D13">
      <w:pPr>
        <w:pStyle w:val="ListParagraph"/>
        <w:ind w:left="0"/>
      </w:pPr>
    </w:p>
    <w:p w14:paraId="7B86D3B6" w14:textId="77777777" w:rsidR="00CA5EB6" w:rsidRDefault="0070294C" w:rsidP="00AD3B53">
      <w:pPr>
        <w:pStyle w:val="ListParagraph"/>
        <w:keepNext/>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7E74E872" w14:textId="4AAD0417" w:rsidR="005B1BF9" w:rsidRDefault="00C03868" w:rsidP="008C1D13">
      <w:pPr>
        <w:pStyle w:val="ListParagraph"/>
        <w:spacing w:after="240"/>
        <w:ind w:left="0"/>
        <w:contextualSpacing w:val="0"/>
      </w:pPr>
      <w:r>
        <w:rPr>
          <w:noProof/>
        </w:rPr>
        <w:drawing>
          <wp:inline distT="0" distB="0" distL="0" distR="0" wp14:anchorId="6A82C80F" wp14:editId="1B7A7D86">
            <wp:extent cx="5943600" cy="4071620"/>
            <wp:effectExtent l="0" t="0" r="0" b="5080"/>
            <wp:docPr id="19657989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798950" name="Picture 1" descr="A screenshot of a computer&#10;&#10;Description automatically generated"/>
                    <pic:cNvPicPr/>
                  </pic:nvPicPr>
                  <pic:blipFill>
                    <a:blip r:embed="rId30"/>
                    <a:stretch>
                      <a:fillRect/>
                    </a:stretch>
                  </pic:blipFill>
                  <pic:spPr>
                    <a:xfrm>
                      <a:off x="0" y="0"/>
                      <a:ext cx="5943600" cy="4071620"/>
                    </a:xfrm>
                    <a:prstGeom prst="rect">
                      <a:avLst/>
                    </a:prstGeom>
                  </pic:spPr>
                </pic:pic>
              </a:graphicData>
            </a:graphic>
          </wp:inline>
        </w:drawing>
      </w:r>
    </w:p>
    <w:p w14:paraId="66065D04"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1D2B492F" w14:textId="77777777"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20A344AD" w14:textId="3088F52C" w:rsidR="009E434A" w:rsidRDefault="00F34791" w:rsidP="008C1D13">
      <w:pPr>
        <w:pStyle w:val="ListParagraph"/>
        <w:ind w:left="0"/>
        <w:contextualSpacing w:val="0"/>
      </w:pPr>
      <w:r>
        <w:t>Before</w:t>
      </w:r>
      <w:r w:rsidR="00380C16">
        <w:t xml:space="preserve"> review</w:t>
      </w:r>
      <w:r>
        <w:t>ing</w:t>
      </w:r>
      <w:r w:rsidR="00380C16">
        <w:t xml:space="preserve"> some of the other 5</w:t>
      </w:r>
      <w:r w:rsidR="00C03868">
        <w:t>0</w:t>
      </w:r>
      <w:r w:rsidR="00380C16">
        <w:t xml:space="preserve"> peptides in this document, first do the following:</w:t>
      </w:r>
    </w:p>
    <w:p w14:paraId="328E67F5"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1C36E3F1"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00D36866"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4958CE59"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6EF0F623"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2D1F7ECC" w14:textId="77777777" w:rsidR="00802121" w:rsidRDefault="00802121" w:rsidP="00802121">
      <w:pPr>
        <w:pStyle w:val="ListParagraph"/>
        <w:numPr>
          <w:ilvl w:val="0"/>
          <w:numId w:val="25"/>
        </w:numPr>
      </w:pPr>
      <w:r>
        <w:t>Click below the x-axis at about 38.8 minutes and drag to about 39.4 minutes.</w:t>
      </w:r>
    </w:p>
    <w:p w14:paraId="2C50291C" w14:textId="77777777" w:rsidR="002C11F5" w:rsidRDefault="002C11F5" w:rsidP="00AD3B53">
      <w:pPr>
        <w:keepNext/>
      </w:pPr>
      <w:r>
        <w:t>The chromatogram graphs should look something like</w:t>
      </w:r>
      <w:r w:rsidR="00AD3B53">
        <w:t xml:space="preserve"> this</w:t>
      </w:r>
      <w:r>
        <w:t>:</w:t>
      </w:r>
    </w:p>
    <w:p w14:paraId="1A45D836" w14:textId="77777777" w:rsidR="002C11F5" w:rsidRDefault="003E7095" w:rsidP="002C11F5">
      <w:r>
        <w:rPr>
          <w:noProof/>
        </w:rPr>
        <w:drawing>
          <wp:inline distT="0" distB="0" distL="0" distR="0" wp14:anchorId="1088E246" wp14:editId="6E5D528C">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14:paraId="04845C93" w14:textId="77777777" w:rsidR="00802121" w:rsidRDefault="002C11F5" w:rsidP="00802121">
      <w:r>
        <w:t>To gain some insight into how the retention time alignment works, do the following:</w:t>
      </w:r>
    </w:p>
    <w:p w14:paraId="64E0156B"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03A2958C" w14:textId="77777777" w:rsidR="002C11F5" w:rsidRDefault="00BF2073" w:rsidP="004A3AD0">
      <w:pPr>
        <w:keepNext/>
      </w:pPr>
      <w:r>
        <w:t>Skyline will present a window that looks like this:</w:t>
      </w:r>
    </w:p>
    <w:p w14:paraId="0F4FD003" w14:textId="77777777" w:rsidR="00BF2073" w:rsidRDefault="00906ACE" w:rsidP="002C11F5">
      <w:r>
        <w:rPr>
          <w:noProof/>
        </w:rPr>
        <w:drawing>
          <wp:inline distT="0" distB="0" distL="0" distR="0" wp14:anchorId="0D34AAC4" wp14:editId="3887D5E1">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5097145"/>
                    </a:xfrm>
                    <a:prstGeom prst="rect">
                      <a:avLst/>
                    </a:prstGeom>
                  </pic:spPr>
                </pic:pic>
              </a:graphicData>
            </a:graphic>
          </wp:inline>
        </w:drawing>
      </w:r>
    </w:p>
    <w:p w14:paraId="03EBC6C1"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3" w:history="1">
        <w:r w:rsidR="00191D79" w:rsidRPr="00D83F50">
          <w:rPr>
            <w:rStyle w:val="Hyperlink"/>
            <w:b/>
          </w:rPr>
          <w:t>iRT Retention Time Prediction</w:t>
        </w:r>
      </w:hyperlink>
      <w:r w:rsidR="00191D79">
        <w:t xml:space="preserve"> tutorial.</w:t>
      </w:r>
    </w:p>
    <w:p w14:paraId="07348E6B"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06484A1C" w14:textId="77777777" w:rsidR="00906ACE" w:rsidRDefault="00906ACE" w:rsidP="00906ACE">
      <w:pPr>
        <w:pStyle w:val="ListParagraph"/>
        <w:numPr>
          <w:ilvl w:val="0"/>
          <w:numId w:val="25"/>
        </w:numPr>
      </w:pPr>
      <w:r>
        <w:t xml:space="preserve">By right-clicking the graph, choosing </w:t>
      </w:r>
      <w:r>
        <w:rPr>
          <w:b/>
        </w:rPr>
        <w:t>Plot</w:t>
      </w:r>
      <w:r>
        <w:t xml:space="preserve"> and clicking </w:t>
      </w:r>
      <w:r>
        <w:rPr>
          <w:b/>
        </w:rPr>
        <w:t>Residuals</w:t>
      </w:r>
      <w:r>
        <w:t>, you can see that all of the points fall within a half a minute of the line.</w:t>
      </w:r>
    </w:p>
    <w:p w14:paraId="1E4FC03B" w14:textId="07EAF897" w:rsidR="00D83F50" w:rsidRDefault="00D83F50" w:rsidP="00802121">
      <w:r>
        <w:t>You may also notice that this regression is calculated with 230 points, while your document only contains 5</w:t>
      </w:r>
      <w:r w:rsidR="00C03868">
        <w:t>0</w:t>
      </w:r>
      <w:r>
        <w:t xml:space="preserve">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748E69C7"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167CE909" w14:textId="77777777" w:rsidR="00A10CAF" w:rsidRDefault="00302921" w:rsidP="00302921">
      <w:pPr>
        <w:pStyle w:val="Heading1"/>
      </w:pPr>
      <w:r>
        <w:t>Reviewing the Data</w:t>
      </w:r>
    </w:p>
    <w:p w14:paraId="5104CDEB" w14:textId="4F522FE6" w:rsidR="00302921" w:rsidRDefault="00302921" w:rsidP="00302921">
      <w:r>
        <w:t>With this basic understanding and Skyline configured in this way, you can now quickly review all of the 5</w:t>
      </w:r>
      <w:r w:rsidR="00C03868">
        <w:t>0</w:t>
      </w:r>
      <w:r>
        <w:t xml:space="preserve"> peptides in this document.  To do so now, just click on the </w:t>
      </w:r>
      <w:r>
        <w:rPr>
          <w:b/>
        </w:rPr>
        <w:t>Targets</w:t>
      </w:r>
      <w:r>
        <w:t xml:space="preserve"> view and use the down-arrow key to select each peptide in turn.</w:t>
      </w:r>
      <w:r w:rsidR="000F0EB0">
        <w:t xml:space="preserve">  To know which peptide number out of the 5</w:t>
      </w:r>
      <w:r w:rsidR="00C03868">
        <w:t>0</w:t>
      </w:r>
      <w:r w:rsidR="000F0EB0">
        <w:t xml:space="preserve"> is currently selected, you can look in the status bar at the bottom right of the Skyline window:</w:t>
      </w:r>
    </w:p>
    <w:p w14:paraId="405C8D6F" w14:textId="34FE1495" w:rsidR="000F0EB0" w:rsidRDefault="00C03868" w:rsidP="00302921">
      <w:r w:rsidRPr="00C03868">
        <w:rPr>
          <w:noProof/>
        </w:rPr>
        <w:drawing>
          <wp:inline distT="0" distB="0" distL="0" distR="0" wp14:anchorId="126854E6" wp14:editId="478DBAF2">
            <wp:extent cx="3839111" cy="438211"/>
            <wp:effectExtent l="0" t="0" r="9525" b="0"/>
            <wp:docPr id="1394644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44934" name=""/>
                    <pic:cNvPicPr/>
                  </pic:nvPicPr>
                  <pic:blipFill>
                    <a:blip r:embed="rId34"/>
                    <a:stretch>
                      <a:fillRect/>
                    </a:stretch>
                  </pic:blipFill>
                  <pic:spPr>
                    <a:xfrm>
                      <a:off x="0" y="0"/>
                      <a:ext cx="3839111" cy="438211"/>
                    </a:xfrm>
                    <a:prstGeom prst="rect">
                      <a:avLst/>
                    </a:prstGeom>
                  </pic:spPr>
                </pic:pic>
              </a:graphicData>
            </a:graphic>
          </wp:inline>
        </w:drawing>
      </w:r>
    </w:p>
    <w:p w14:paraId="39AAA5BB"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62A4B892"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6449975F"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76410BA6" w14:textId="77777777" w:rsidR="00593912" w:rsidRDefault="00593912" w:rsidP="00593912">
      <w:r>
        <w:br w:type="page"/>
      </w:r>
    </w:p>
    <w:tbl>
      <w:tblPr>
        <w:tblStyle w:val="TableGrid"/>
        <w:tblW w:w="0" w:type="auto"/>
        <w:tblLook w:val="04A0" w:firstRow="1" w:lastRow="0" w:firstColumn="1" w:lastColumn="0" w:noHBand="0" w:noVBand="1"/>
      </w:tblPr>
      <w:tblGrid>
        <w:gridCol w:w="4680"/>
        <w:gridCol w:w="4680"/>
      </w:tblGrid>
      <w:tr w:rsidR="00D245B4" w14:paraId="356789B0" w14:textId="77777777" w:rsidTr="00593912">
        <w:tc>
          <w:tcPr>
            <w:tcW w:w="4759" w:type="dxa"/>
            <w:tcBorders>
              <w:top w:val="nil"/>
              <w:left w:val="nil"/>
              <w:bottom w:val="nil"/>
              <w:right w:val="nil"/>
            </w:tcBorders>
          </w:tcPr>
          <w:p w14:paraId="3868CDF9" w14:textId="77777777" w:rsidR="00593912" w:rsidRPr="005A0AAF" w:rsidRDefault="00593912" w:rsidP="00593912">
            <w:pPr>
              <w:spacing w:after="0" w:line="240" w:lineRule="auto"/>
              <w:jc w:val="center"/>
              <w:rPr>
                <w:b/>
                <w:color w:val="000000"/>
              </w:rPr>
            </w:pPr>
            <w:r w:rsidRPr="005A0AAF">
              <w:rPr>
                <w:b/>
                <w:color w:val="000000"/>
              </w:rPr>
              <w:t>5b_MCF7_TiTip3</w:t>
            </w:r>
          </w:p>
          <w:p w14:paraId="27B2AE3D" w14:textId="77777777" w:rsidR="00D245B4" w:rsidRDefault="003E708A" w:rsidP="00302921">
            <w:pPr>
              <w:rPr>
                <w:color w:val="000000"/>
              </w:rPr>
            </w:pPr>
            <w:r w:rsidRPr="003E708A">
              <w:rPr>
                <w:noProof/>
                <w:color w:val="000000"/>
              </w:rPr>
              <w:drawing>
                <wp:inline distT="0" distB="0" distL="0" distR="0" wp14:anchorId="372B563E" wp14:editId="149868A9">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14:paraId="0CD31967" w14:textId="77777777" w:rsidR="005A0AAF" w:rsidRPr="005A0AAF" w:rsidRDefault="005A0AAF" w:rsidP="005A0AAF">
            <w:pPr>
              <w:spacing w:after="0" w:line="240" w:lineRule="auto"/>
              <w:jc w:val="center"/>
              <w:rPr>
                <w:b/>
                <w:color w:val="000000"/>
              </w:rPr>
            </w:pPr>
            <w:r w:rsidRPr="005A0AAF">
              <w:rPr>
                <w:b/>
                <w:color w:val="000000"/>
              </w:rPr>
              <w:t>1_MCF7_TiB_L</w:t>
            </w:r>
          </w:p>
          <w:p w14:paraId="19824396" w14:textId="77777777" w:rsidR="00D245B4" w:rsidRDefault="003E708A" w:rsidP="00302921">
            <w:pPr>
              <w:rPr>
                <w:color w:val="000000"/>
              </w:rPr>
            </w:pPr>
            <w:r w:rsidRPr="003E708A">
              <w:rPr>
                <w:noProof/>
                <w:color w:val="000000"/>
              </w:rPr>
              <w:drawing>
                <wp:inline distT="0" distB="0" distL="0" distR="0" wp14:anchorId="35F3D098" wp14:editId="65962FB5">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14:paraId="601A079E"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61A31AB4" w14:textId="77777777" w:rsidR="005A0AAF" w:rsidRDefault="003E708A" w:rsidP="005A0AAF">
      <w:pPr>
        <w:jc w:val="center"/>
        <w:rPr>
          <w:color w:val="000000"/>
        </w:rPr>
      </w:pPr>
      <w:r w:rsidRPr="003E708A">
        <w:rPr>
          <w:noProof/>
          <w:color w:val="000000"/>
        </w:rPr>
        <w:drawing>
          <wp:inline distT="0" distB="0" distL="0" distR="0" wp14:anchorId="4DB12073" wp14:editId="1F36B29F">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14:paraId="49445138"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true</w:t>
      </w:r>
      <w:r w:rsidR="00180077">
        <w:rPr>
          <w:color w:val="000000"/>
        </w:rPr>
        <w:t xml:space="preserve"> of methods with lower selectivity, as with MS1 filtering, since you can expect to see more peptides with signal in the chromatogram extraction ranges.</w:t>
      </w:r>
    </w:p>
    <w:p w14:paraId="5CECA569" w14:textId="77777777" w:rsidR="00642FEA" w:rsidRDefault="00642FEA" w:rsidP="005A0AAF">
      <w:pPr>
        <w:rPr>
          <w:color w:val="000000"/>
        </w:rPr>
      </w:pPr>
      <w:r>
        <w:rPr>
          <w:color w:val="000000"/>
        </w:rPr>
        <w:t>Now correct the integration range for 1_MC7_TiB_L by doing the following:</w:t>
      </w:r>
    </w:p>
    <w:p w14:paraId="7D92A5B3"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7DEBCE31"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idotp (isotope dot-product) value for the peak from 0.87 to 0.9, and also very slightly the mass error from -</w:t>
      </w:r>
      <w:r w:rsidR="006E6E1E">
        <w:rPr>
          <w:color w:val="000000"/>
        </w:rPr>
        <w:t>10.8 to -9.4</w:t>
      </w:r>
      <w:r>
        <w:rPr>
          <w:color w:val="000000"/>
        </w:rPr>
        <w:t xml:space="preserve"> ppm.</w:t>
      </w:r>
    </w:p>
    <w:p w14:paraId="5A522BE7"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1D6B31BC" w14:textId="77777777" w:rsidR="00642FEA" w:rsidRDefault="00642FEA" w:rsidP="00642FEA">
      <w:pPr>
        <w:pStyle w:val="ListParagraph"/>
        <w:numPr>
          <w:ilvl w:val="0"/>
          <w:numId w:val="25"/>
        </w:numPr>
        <w:rPr>
          <w:color w:val="000000"/>
        </w:rPr>
      </w:pPr>
      <w:r>
        <w:rPr>
          <w:color w:val="000000"/>
        </w:rPr>
        <w:t>Click on the labels above the peaks at 40.5 minutes.</w:t>
      </w:r>
    </w:p>
    <w:p w14:paraId="345FB398"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idotp values are lower than the previously selected peaks</w:t>
      </w:r>
      <w:r w:rsidR="006E6E1E">
        <w:rPr>
          <w:color w:val="000000"/>
        </w:rPr>
        <w:t xml:space="preserve"> (0.86 and 0.87 versus 0.9 and 0.99</w:t>
      </w:r>
      <w:r w:rsidR="00F017FF">
        <w:rPr>
          <w:color w:val="000000"/>
        </w:rPr>
        <w:t>):</w:t>
      </w:r>
    </w:p>
    <w:p w14:paraId="56798DD5" w14:textId="77777777" w:rsidR="00F017FF" w:rsidRDefault="00267185" w:rsidP="00F017FF">
      <w:pPr>
        <w:jc w:val="center"/>
        <w:rPr>
          <w:color w:val="000000"/>
        </w:rPr>
      </w:pPr>
      <w:r w:rsidRPr="00267185">
        <w:rPr>
          <w:noProof/>
          <w:color w:val="000000"/>
        </w:rPr>
        <w:drawing>
          <wp:inline distT="0" distB="0" distL="0" distR="0" wp14:anchorId="106F453F" wp14:editId="17C0404E">
            <wp:extent cx="3086100" cy="31718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86100" cy="3171825"/>
                    </a:xfrm>
                    <a:prstGeom prst="rect">
                      <a:avLst/>
                    </a:prstGeom>
                    <a:noFill/>
                    <a:ln>
                      <a:noFill/>
                    </a:ln>
                  </pic:spPr>
                </pic:pic>
              </a:graphicData>
            </a:graphic>
          </wp:inline>
        </w:drawing>
      </w:r>
    </w:p>
    <w:p w14:paraId="10430663" w14:textId="75B88464" w:rsidR="00F017FF" w:rsidRDefault="00F017FF" w:rsidP="00F017FF">
      <w:pPr>
        <w:rPr>
          <w:color w:val="000000"/>
        </w:rPr>
      </w:pPr>
      <w:r>
        <w:rPr>
          <w:color w:val="000000"/>
        </w:rPr>
        <w:t>You can see from the distribution in the column marked Expected that this is because the M+</w:t>
      </w:r>
      <w:r w:rsidR="00261265">
        <w:rPr>
          <w:color w:val="000000"/>
        </w:rPr>
        <w:t>1</w:t>
      </w:r>
      <w:r>
        <w:rPr>
          <w:color w:val="000000"/>
        </w:rPr>
        <w:t xml:space="preserve"> and M+</w:t>
      </w:r>
      <w:r w:rsidR="00261265">
        <w:rPr>
          <w:color w:val="000000"/>
        </w:rPr>
        <w:t>2</w:t>
      </w:r>
      <w:r>
        <w:rPr>
          <w:color w:val="000000"/>
        </w:rPr>
        <w:t xml:space="preserve">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7658CDEB"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47E094ED"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DBE18F3"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50CFD561"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5039BF6E"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5271CCF4" w14:textId="77777777" w:rsidR="007F6B9B" w:rsidRDefault="007F6B9B" w:rsidP="007F6B9B">
      <w:pPr>
        <w:rPr>
          <w:color w:val="000000"/>
        </w:rPr>
      </w:pPr>
      <w:r>
        <w:rPr>
          <w:color w:val="000000"/>
        </w:rPr>
        <w:t>Skyline will show a pop-up that looks like:</w:t>
      </w:r>
    </w:p>
    <w:p w14:paraId="72D09F5A" w14:textId="77777777" w:rsidR="007F6B9B" w:rsidRDefault="003E708A" w:rsidP="007F6B9B">
      <w:pPr>
        <w:rPr>
          <w:color w:val="000000"/>
        </w:rPr>
      </w:pPr>
      <w:r>
        <w:rPr>
          <w:noProof/>
        </w:rPr>
        <w:drawing>
          <wp:inline distT="0" distB="0" distL="0" distR="0" wp14:anchorId="456FAF93" wp14:editId="68AF7FEE">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14:paraId="487E436B" w14:textId="77777777" w:rsidR="007F6B9B" w:rsidRDefault="007F6B9B" w:rsidP="007F6B9B">
      <w:pPr>
        <w:rPr>
          <w:color w:val="000000"/>
        </w:rPr>
      </w:pPr>
      <w:r>
        <w:rPr>
          <w:color w:val="000000"/>
        </w:rPr>
        <w:t>If you see only these three precursor transitions:</w:t>
      </w:r>
    </w:p>
    <w:p w14:paraId="2EED464D"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5FAEB710" w14:textId="77777777" w:rsidR="007F6B9B" w:rsidRDefault="007F6B9B" w:rsidP="007F6B9B">
      <w:pPr>
        <w:rPr>
          <w:color w:val="000000"/>
        </w:rPr>
      </w:pPr>
      <w:r>
        <w:rPr>
          <w:color w:val="000000"/>
        </w:rPr>
        <w:t>This causes Skyline to show all possible transitions for this peptide precursor:</w:t>
      </w:r>
    </w:p>
    <w:p w14:paraId="4CB1B867" w14:textId="77777777" w:rsidR="007F6B9B" w:rsidRDefault="003E708A" w:rsidP="007F6B9B">
      <w:pPr>
        <w:rPr>
          <w:color w:val="000000"/>
        </w:rPr>
      </w:pPr>
      <w:r>
        <w:rPr>
          <w:noProof/>
        </w:rPr>
        <w:drawing>
          <wp:inline distT="0" distB="0" distL="0" distR="0" wp14:anchorId="2FCBAC06" wp14:editId="33931E80">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05250" cy="2152650"/>
                    </a:xfrm>
                    <a:prstGeom prst="rect">
                      <a:avLst/>
                    </a:prstGeom>
                  </pic:spPr>
                </pic:pic>
              </a:graphicData>
            </a:graphic>
          </wp:inline>
        </w:drawing>
      </w:r>
    </w:p>
    <w:p w14:paraId="58FC2E38" w14:textId="77777777" w:rsidR="007F6B9B" w:rsidRDefault="007F6B9B" w:rsidP="007F6B9B">
      <w:pPr>
        <w:rPr>
          <w:color w:val="000000"/>
        </w:rPr>
      </w:pPr>
      <w:r>
        <w:rPr>
          <w:color w:val="000000"/>
        </w:rPr>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5D85FC46"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782BF2C7"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490DA4F8"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2B7E8E7E" w14:textId="77777777" w:rsidR="00F017FF" w:rsidRDefault="00F02AA3" w:rsidP="00F017FF">
      <w:pPr>
        <w:rPr>
          <w:color w:val="000000"/>
        </w:rPr>
      </w:pPr>
      <w:r w:rsidRPr="00F02AA3">
        <w:rPr>
          <w:noProof/>
          <w:color w:val="000000"/>
        </w:rPr>
        <w:drawing>
          <wp:inline distT="0" distB="0" distL="0" distR="0" wp14:anchorId="2E05D072" wp14:editId="301A64E1">
            <wp:extent cx="4333875" cy="39433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3875" cy="3943350"/>
                    </a:xfrm>
                    <a:prstGeom prst="rect">
                      <a:avLst/>
                    </a:prstGeom>
                    <a:noFill/>
                    <a:ln>
                      <a:noFill/>
                    </a:ln>
                  </pic:spPr>
                </pic:pic>
              </a:graphicData>
            </a:graphic>
          </wp:inline>
        </w:drawing>
      </w:r>
    </w:p>
    <w:p w14:paraId="312D4DCB" w14:textId="0DC14600"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w:t>
      </w:r>
      <w:r w:rsidR="00E52DC6">
        <w:rPr>
          <w:color w:val="000000"/>
        </w:rPr>
        <w:t>elemental</w:t>
      </w:r>
      <w:r w:rsidR="00D30917">
        <w:rPr>
          <w:color w:val="000000"/>
        </w:rPr>
        <w:t xml:space="preserve">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320E2C4E"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64C671B8" w14:textId="77777777" w:rsidR="006E6E1E" w:rsidRDefault="00D749B7" w:rsidP="006E6E1E">
      <w:pPr>
        <w:pStyle w:val="Heading2"/>
      </w:pPr>
      <w:r>
        <w:t>Inspecting the MS1 spectra</w:t>
      </w:r>
    </w:p>
    <w:p w14:paraId="2C058154" w14:textId="77777777" w:rsidR="00D749B7" w:rsidRDefault="00D749B7" w:rsidP="00D749B7">
      <w:r>
        <w:t>You can also inspect the MS1 spectra from which the chromatograms were extracted, through a simple point-and-click interface. This is now the simplest way to gain quick insight into the difference between the peaks at 33.2 minutes versus the ones at 37.4 minutes. To gain this new perspective, do the following:</w:t>
      </w:r>
    </w:p>
    <w:p w14:paraId="6A3F330D" w14:textId="77777777" w:rsidR="00D749B7" w:rsidRDefault="00D749B7" w:rsidP="00D749B7">
      <w:pPr>
        <w:pStyle w:val="ListParagraph"/>
        <w:numPr>
          <w:ilvl w:val="0"/>
          <w:numId w:val="27"/>
        </w:numPr>
      </w:pPr>
      <w:r>
        <w:t>Hover the mouse cursor over the 5b_MCF7_TiTip3 chromatogram peak at 37.4 minutes.</w:t>
      </w:r>
    </w:p>
    <w:p w14:paraId="15967B20" w14:textId="77777777" w:rsidR="00D749B7" w:rsidRDefault="00D749B7" w:rsidP="00D749B7">
      <w:pPr>
        <w:pStyle w:val="ListParagraph"/>
        <w:numPr>
          <w:ilvl w:val="0"/>
          <w:numId w:val="27"/>
        </w:numPr>
      </w:pPr>
      <w:r>
        <w:t>When a circle appears under the cursor, click on it.</w:t>
      </w:r>
    </w:p>
    <w:p w14:paraId="48FE48B3" w14:textId="77777777" w:rsidR="00D749B7" w:rsidRDefault="00D749B7" w:rsidP="00D749B7">
      <w:pPr>
        <w:keepNext/>
      </w:pPr>
      <w:r>
        <w:t xml:space="preserve">This will cause Skyline to display the </w:t>
      </w:r>
      <w:r>
        <w:rPr>
          <w:b/>
        </w:rPr>
        <w:t>Full Scan</w:t>
      </w:r>
      <w:r>
        <w:t xml:space="preserve"> view with a plot like the one below:</w:t>
      </w:r>
    </w:p>
    <w:p w14:paraId="5E37DF34" w14:textId="77777777" w:rsidR="00D749B7" w:rsidRDefault="00D749B7" w:rsidP="00D749B7">
      <w:r w:rsidRPr="00D749B7">
        <w:rPr>
          <w:noProof/>
        </w:rPr>
        <w:drawing>
          <wp:inline distT="0" distB="0" distL="0" distR="0" wp14:anchorId="7F9CDFCE" wp14:editId="4042DA65">
            <wp:extent cx="5534025" cy="35623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07AC87A" w14:textId="77777777" w:rsidR="00D749B7" w:rsidRDefault="00D749B7" w:rsidP="00D749B7">
      <w:pPr>
        <w:pStyle w:val="ListParagraph"/>
        <w:numPr>
          <w:ilvl w:val="0"/>
          <w:numId w:val="39"/>
        </w:numPr>
      </w:pPr>
      <w:r>
        <w:t>Repeat this hover and click operation for the peak at 33.2 minutes.</w:t>
      </w:r>
    </w:p>
    <w:p w14:paraId="2169AA18" w14:textId="77777777" w:rsidR="00D749B7" w:rsidRDefault="00D749B7" w:rsidP="00D749B7">
      <w:pPr>
        <w:keepNext/>
      </w:pPr>
      <w:r>
        <w:t>The graph should change to something like this:</w:t>
      </w:r>
    </w:p>
    <w:p w14:paraId="6DAF0FEA" w14:textId="77777777" w:rsidR="00D749B7" w:rsidRDefault="00D749B7" w:rsidP="00D749B7">
      <w:r w:rsidRPr="00D749B7">
        <w:rPr>
          <w:noProof/>
        </w:rPr>
        <w:drawing>
          <wp:inline distT="0" distB="0" distL="0" distR="0" wp14:anchorId="5FC13892" wp14:editId="12A417C0">
            <wp:extent cx="55340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00282DC" w14:textId="77777777" w:rsidR="00D749B7" w:rsidRPr="00D749B7" w:rsidRDefault="00D749B7" w:rsidP="00D749B7">
      <w:r>
        <w:t>The differences observed in the chromatograms should also be clear in these spectra.</w:t>
      </w:r>
    </w:p>
    <w:p w14:paraId="2B631FB2" w14:textId="77777777" w:rsidR="009150A2" w:rsidRDefault="00820F4F" w:rsidP="00820F4F">
      <w:pPr>
        <w:pStyle w:val="Heading2"/>
      </w:pPr>
      <w:r>
        <w:t>Detecting and understanding interference</w:t>
      </w:r>
    </w:p>
    <w:p w14:paraId="14C3A730"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30F1A6C5" w14:textId="77777777" w:rsidR="00BD65CF" w:rsidRDefault="00BD65CF">
      <w:r>
        <w:br w:type="page"/>
      </w:r>
    </w:p>
    <w:tbl>
      <w:tblPr>
        <w:tblStyle w:val="TableGrid"/>
        <w:tblW w:w="0" w:type="auto"/>
        <w:tblLook w:val="04A0" w:firstRow="1" w:lastRow="0" w:firstColumn="1" w:lastColumn="0" w:noHBand="0" w:noVBand="1"/>
      </w:tblPr>
      <w:tblGrid>
        <w:gridCol w:w="4680"/>
        <w:gridCol w:w="4680"/>
      </w:tblGrid>
      <w:tr w:rsidR="00E01C7C" w14:paraId="0F929EFA" w14:textId="77777777" w:rsidTr="00BB057C">
        <w:tc>
          <w:tcPr>
            <w:tcW w:w="4788" w:type="dxa"/>
            <w:tcBorders>
              <w:top w:val="nil"/>
              <w:left w:val="nil"/>
              <w:bottom w:val="nil"/>
              <w:right w:val="nil"/>
            </w:tcBorders>
          </w:tcPr>
          <w:p w14:paraId="41978E3C" w14:textId="77777777" w:rsidR="00E01C7C" w:rsidRPr="005A0AAF" w:rsidRDefault="00E01C7C" w:rsidP="00BB057C">
            <w:pPr>
              <w:spacing w:after="0" w:line="240" w:lineRule="auto"/>
              <w:jc w:val="center"/>
              <w:rPr>
                <w:b/>
                <w:color w:val="000000"/>
              </w:rPr>
            </w:pPr>
            <w:r w:rsidRPr="005A0AAF">
              <w:rPr>
                <w:b/>
                <w:color w:val="000000"/>
              </w:rPr>
              <w:t>5b_MCF7_TiTip3</w:t>
            </w:r>
          </w:p>
          <w:p w14:paraId="6E387640" w14:textId="77777777" w:rsidR="00E01C7C" w:rsidRDefault="00F02AA3" w:rsidP="00BB057C">
            <w:pPr>
              <w:rPr>
                <w:color w:val="000000"/>
              </w:rPr>
            </w:pPr>
            <w:r w:rsidRPr="00F02AA3">
              <w:rPr>
                <w:noProof/>
                <w:color w:val="000000"/>
              </w:rPr>
              <w:drawing>
                <wp:inline distT="0" distB="0" distL="0" distR="0" wp14:anchorId="3C2FEB01" wp14:editId="15575F6E">
                  <wp:extent cx="2914650" cy="2990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071D6905" w14:textId="77777777" w:rsidR="00E01C7C" w:rsidRPr="005A0AAF" w:rsidRDefault="00E01C7C" w:rsidP="00BB057C">
            <w:pPr>
              <w:spacing w:after="0" w:line="240" w:lineRule="auto"/>
              <w:jc w:val="center"/>
              <w:rPr>
                <w:b/>
                <w:color w:val="000000"/>
              </w:rPr>
            </w:pPr>
            <w:r w:rsidRPr="005A0AAF">
              <w:rPr>
                <w:b/>
                <w:color w:val="000000"/>
              </w:rPr>
              <w:t>1_MCF7_TiB_L</w:t>
            </w:r>
          </w:p>
          <w:p w14:paraId="0E528A5C" w14:textId="77777777" w:rsidR="00E01C7C" w:rsidRDefault="00F02AA3" w:rsidP="00BB057C">
            <w:pPr>
              <w:rPr>
                <w:color w:val="000000"/>
              </w:rPr>
            </w:pPr>
            <w:r w:rsidRPr="00F02AA3">
              <w:rPr>
                <w:noProof/>
                <w:color w:val="000000"/>
              </w:rPr>
              <w:drawing>
                <wp:inline distT="0" distB="0" distL="0" distR="0" wp14:anchorId="53F4BF2C" wp14:editId="6F56EE5F">
                  <wp:extent cx="2914650" cy="29813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6E98F1A"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scrollwheel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idotp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4923875A"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tegration with 0.94 idotp and -9.7</w:t>
      </w:r>
      <w:r>
        <w:t xml:space="preserve"> ppm mass error.</w:t>
      </w:r>
    </w:p>
    <w:p w14:paraId="730C564B" w14:textId="77777777" w:rsidR="00EA6D07" w:rsidRDefault="00EA6D07" w:rsidP="00820F4F">
      <w:r>
        <w:t>You can use the same technique of adding M+3 and M+4 to see that the interfering peak is likely caused by another triply charged peptide with 2 Da greater mass:</w:t>
      </w:r>
    </w:p>
    <w:p w14:paraId="3B5769D7" w14:textId="77777777" w:rsidR="00EA6D07" w:rsidRDefault="003110C9" w:rsidP="00EA6D07">
      <w:pPr>
        <w:jc w:val="center"/>
      </w:pPr>
      <w:r w:rsidRPr="003110C9">
        <w:rPr>
          <w:noProof/>
        </w:rPr>
        <w:drawing>
          <wp:inline distT="0" distB="0" distL="0" distR="0" wp14:anchorId="7503A839" wp14:editId="28597A56">
            <wp:extent cx="2914650" cy="2990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p w14:paraId="23843AD8"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22D22CDD"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680"/>
        <w:gridCol w:w="4680"/>
      </w:tblGrid>
      <w:tr w:rsidR="00EA6D07" w14:paraId="74520DE8" w14:textId="77777777" w:rsidTr="00BB057C">
        <w:tc>
          <w:tcPr>
            <w:tcW w:w="4788" w:type="dxa"/>
            <w:tcBorders>
              <w:top w:val="nil"/>
              <w:left w:val="nil"/>
              <w:bottom w:val="nil"/>
              <w:right w:val="nil"/>
            </w:tcBorders>
          </w:tcPr>
          <w:p w14:paraId="740FDD31" w14:textId="77777777" w:rsidR="00EA6D07" w:rsidRPr="005A0AAF" w:rsidRDefault="00EA6D07" w:rsidP="00BB057C">
            <w:pPr>
              <w:spacing w:after="0" w:line="240" w:lineRule="auto"/>
              <w:jc w:val="center"/>
              <w:rPr>
                <w:b/>
                <w:color w:val="000000"/>
              </w:rPr>
            </w:pPr>
            <w:r w:rsidRPr="005A0AAF">
              <w:rPr>
                <w:b/>
                <w:color w:val="000000"/>
              </w:rPr>
              <w:t>5b_MCF7_TiTip3</w:t>
            </w:r>
          </w:p>
          <w:p w14:paraId="1FA5A8DF" w14:textId="77777777" w:rsidR="00EA6D07" w:rsidRDefault="003110C9" w:rsidP="00BB057C">
            <w:pPr>
              <w:rPr>
                <w:color w:val="000000"/>
              </w:rPr>
            </w:pPr>
            <w:r w:rsidRPr="003110C9">
              <w:rPr>
                <w:noProof/>
                <w:color w:val="000000"/>
              </w:rPr>
              <w:drawing>
                <wp:inline distT="0" distB="0" distL="0" distR="0" wp14:anchorId="0BB6F0D0" wp14:editId="04411E8D">
                  <wp:extent cx="2914650" cy="2990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314C4775" w14:textId="77777777" w:rsidR="00EA6D07" w:rsidRPr="005A0AAF" w:rsidRDefault="00EA6D07" w:rsidP="00BB057C">
            <w:pPr>
              <w:spacing w:after="0" w:line="240" w:lineRule="auto"/>
              <w:jc w:val="center"/>
              <w:rPr>
                <w:b/>
                <w:color w:val="000000"/>
              </w:rPr>
            </w:pPr>
            <w:r w:rsidRPr="005A0AAF">
              <w:rPr>
                <w:b/>
                <w:color w:val="000000"/>
              </w:rPr>
              <w:t>1_MCF7_TiB_L</w:t>
            </w:r>
          </w:p>
          <w:p w14:paraId="565E222D" w14:textId="77777777" w:rsidR="00EA6D07" w:rsidRDefault="003110C9" w:rsidP="00BB057C">
            <w:pPr>
              <w:rPr>
                <w:color w:val="000000"/>
              </w:rPr>
            </w:pPr>
            <w:r w:rsidRPr="003110C9">
              <w:rPr>
                <w:noProof/>
                <w:color w:val="000000"/>
              </w:rPr>
              <w:drawing>
                <wp:inline distT="0" distB="0" distL="0" distR="0" wp14:anchorId="513DC989" wp14:editId="4A695D18">
                  <wp:extent cx="2914650" cy="2981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AEC7D43" w14:textId="77777777" w:rsidR="00391EB7" w:rsidRDefault="001F0337" w:rsidP="00820F4F">
      <w:r>
        <w:t>Adding the M+3, M+4 and M+5 chromatograms for this peptide clarify just how crowded this particular mass and retention time combination is in the precursor ion space:</w:t>
      </w:r>
    </w:p>
    <w:p w14:paraId="2D8E301C" w14:textId="77777777" w:rsidR="00391EB7" w:rsidRDefault="00391EB7" w:rsidP="00391EB7">
      <w:r>
        <w:br w:type="page"/>
      </w:r>
    </w:p>
    <w:p w14:paraId="42D86190" w14:textId="77777777" w:rsidR="00E01C7C" w:rsidRDefault="00E01C7C" w:rsidP="00820F4F"/>
    <w:tbl>
      <w:tblPr>
        <w:tblStyle w:val="TableGrid"/>
        <w:tblW w:w="0" w:type="auto"/>
        <w:tblLook w:val="04A0" w:firstRow="1" w:lastRow="0" w:firstColumn="1" w:lastColumn="0" w:noHBand="0" w:noVBand="1"/>
      </w:tblPr>
      <w:tblGrid>
        <w:gridCol w:w="4680"/>
        <w:gridCol w:w="4680"/>
      </w:tblGrid>
      <w:tr w:rsidR="001F0337" w14:paraId="76532E1A" w14:textId="77777777" w:rsidTr="00BB057C">
        <w:tc>
          <w:tcPr>
            <w:tcW w:w="4788" w:type="dxa"/>
            <w:tcBorders>
              <w:top w:val="nil"/>
              <w:left w:val="nil"/>
              <w:bottom w:val="nil"/>
              <w:right w:val="nil"/>
            </w:tcBorders>
          </w:tcPr>
          <w:p w14:paraId="02239E6B" w14:textId="77777777" w:rsidR="001F0337" w:rsidRPr="005A0AAF" w:rsidRDefault="001F0337" w:rsidP="00BB057C">
            <w:pPr>
              <w:spacing w:after="0" w:line="240" w:lineRule="auto"/>
              <w:jc w:val="center"/>
              <w:rPr>
                <w:b/>
                <w:color w:val="000000"/>
              </w:rPr>
            </w:pPr>
            <w:r w:rsidRPr="005A0AAF">
              <w:rPr>
                <w:b/>
                <w:color w:val="000000"/>
              </w:rPr>
              <w:t>5b_MCF7_TiTip3</w:t>
            </w:r>
          </w:p>
          <w:p w14:paraId="2B811ED4" w14:textId="77777777" w:rsidR="001F0337" w:rsidRDefault="003110C9" w:rsidP="00BB057C">
            <w:pPr>
              <w:rPr>
                <w:color w:val="000000"/>
              </w:rPr>
            </w:pPr>
            <w:r w:rsidRPr="003110C9">
              <w:rPr>
                <w:noProof/>
                <w:color w:val="000000"/>
              </w:rPr>
              <w:drawing>
                <wp:inline distT="0" distB="0" distL="0" distR="0" wp14:anchorId="472530C5" wp14:editId="78CCC13E">
                  <wp:extent cx="2914650" cy="2990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13886816" w14:textId="77777777" w:rsidR="001F0337" w:rsidRPr="005A0AAF" w:rsidRDefault="001F0337" w:rsidP="00BB057C">
            <w:pPr>
              <w:spacing w:after="0" w:line="240" w:lineRule="auto"/>
              <w:jc w:val="center"/>
              <w:rPr>
                <w:b/>
                <w:color w:val="000000"/>
              </w:rPr>
            </w:pPr>
            <w:r w:rsidRPr="005A0AAF">
              <w:rPr>
                <w:b/>
                <w:color w:val="000000"/>
              </w:rPr>
              <w:t>1_MCF7_TiB_L</w:t>
            </w:r>
          </w:p>
          <w:p w14:paraId="730DDFE4" w14:textId="77777777" w:rsidR="001F0337" w:rsidRDefault="003110C9" w:rsidP="00BB057C">
            <w:pPr>
              <w:rPr>
                <w:color w:val="000000"/>
              </w:rPr>
            </w:pPr>
            <w:r w:rsidRPr="003110C9">
              <w:rPr>
                <w:noProof/>
                <w:color w:val="000000"/>
              </w:rPr>
              <w:drawing>
                <wp:inline distT="0" distB="0" distL="0" distR="0" wp14:anchorId="621E52E5" wp14:editId="405F0045">
                  <wp:extent cx="2914650" cy="29813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701C9A72"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145E0320"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75AA91E7" w14:textId="77777777" w:rsidR="008767F9" w:rsidRDefault="008767F9" w:rsidP="008767F9">
      <w:pPr>
        <w:pStyle w:val="Heading2"/>
      </w:pPr>
      <w:r>
        <w:t>Differently modified forms of a peptide</w:t>
      </w:r>
    </w:p>
    <w:p w14:paraId="2BAC3C5C"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09946F90"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680"/>
        <w:gridCol w:w="4680"/>
      </w:tblGrid>
      <w:tr w:rsidR="007B773C" w14:paraId="019F35A9" w14:textId="77777777" w:rsidTr="00BB057C">
        <w:tc>
          <w:tcPr>
            <w:tcW w:w="4788" w:type="dxa"/>
            <w:tcBorders>
              <w:top w:val="nil"/>
              <w:left w:val="nil"/>
              <w:bottom w:val="nil"/>
              <w:right w:val="nil"/>
            </w:tcBorders>
          </w:tcPr>
          <w:p w14:paraId="1E88AE7F" w14:textId="77777777" w:rsidR="007B773C" w:rsidRPr="005A0AAF" w:rsidRDefault="007B773C" w:rsidP="00BB057C">
            <w:pPr>
              <w:spacing w:after="0" w:line="240" w:lineRule="auto"/>
              <w:jc w:val="center"/>
              <w:rPr>
                <w:b/>
                <w:color w:val="000000"/>
              </w:rPr>
            </w:pPr>
            <w:r w:rsidRPr="005A0AAF">
              <w:rPr>
                <w:b/>
                <w:color w:val="000000"/>
              </w:rPr>
              <w:t>5b_MCF7_TiTip3</w:t>
            </w:r>
          </w:p>
          <w:p w14:paraId="7C9B070A" w14:textId="77777777" w:rsidR="007B773C" w:rsidRDefault="003110C9" w:rsidP="00BB057C">
            <w:pPr>
              <w:rPr>
                <w:color w:val="000000"/>
              </w:rPr>
            </w:pPr>
            <w:r w:rsidRPr="003110C9">
              <w:rPr>
                <w:noProof/>
                <w:color w:val="000000"/>
              </w:rPr>
              <w:drawing>
                <wp:inline distT="0" distB="0" distL="0" distR="0" wp14:anchorId="179A322F" wp14:editId="1183E3C2">
                  <wp:extent cx="291465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626A00B8" w14:textId="77777777" w:rsidR="007B773C" w:rsidRPr="005A0AAF" w:rsidRDefault="007B773C" w:rsidP="00BB057C">
            <w:pPr>
              <w:spacing w:after="0" w:line="240" w:lineRule="auto"/>
              <w:jc w:val="center"/>
              <w:rPr>
                <w:b/>
                <w:color w:val="000000"/>
              </w:rPr>
            </w:pPr>
            <w:r w:rsidRPr="005A0AAF">
              <w:rPr>
                <w:b/>
                <w:color w:val="000000"/>
              </w:rPr>
              <w:t>1_MCF7_TiB_L</w:t>
            </w:r>
          </w:p>
          <w:p w14:paraId="17AA76E0" w14:textId="77777777" w:rsidR="007B773C" w:rsidRDefault="003110C9" w:rsidP="00BB057C">
            <w:pPr>
              <w:rPr>
                <w:color w:val="000000"/>
              </w:rPr>
            </w:pPr>
            <w:r w:rsidRPr="003110C9">
              <w:rPr>
                <w:noProof/>
                <w:color w:val="000000"/>
              </w:rPr>
              <w:drawing>
                <wp:inline distT="0" distB="0" distL="0" distR="0" wp14:anchorId="0BC5432D" wp14:editId="29AEC395">
                  <wp:extent cx="291465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53DA5668" w14:textId="77777777" w:rsidR="007B773C" w:rsidRDefault="00774767" w:rsidP="008767F9">
      <w:r>
        <w:t>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idotp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or phospho isoforms may have overlapping elution profiles.  Careful assessment of potential isoforms is recommended during MS1 Filtering (beyond search engine outputs).</w:t>
      </w:r>
    </w:p>
    <w:p w14:paraId="7A31AE98" w14:textId="77777777" w:rsidR="000F0EB0" w:rsidRDefault="000F0EB0" w:rsidP="000F0EB0">
      <w:pPr>
        <w:pStyle w:val="Heading2"/>
      </w:pPr>
      <w:r>
        <w:t>More tools for data analysis</w:t>
      </w:r>
    </w:p>
    <w:p w14:paraId="5F03E837"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idotp values of 1.0 and 0.99 with the expected </w:t>
      </w:r>
      <w:r w:rsidR="00905C0D">
        <w:rPr>
          <w:color w:val="000000"/>
        </w:rPr>
        <w:t>distribution</w:t>
      </w:r>
      <w:r w:rsidR="0092070F">
        <w:rPr>
          <w:color w:val="000000"/>
        </w:rPr>
        <w:t>:</w:t>
      </w:r>
    </w:p>
    <w:p w14:paraId="33F06E82" w14:textId="77777777" w:rsidR="0092070F" w:rsidRDefault="003110C9" w:rsidP="000F0EB0">
      <w:pPr>
        <w:rPr>
          <w:color w:val="000000"/>
        </w:rPr>
      </w:pPr>
      <w:r w:rsidRPr="003110C9">
        <w:rPr>
          <w:noProof/>
          <w:color w:val="000000"/>
        </w:rPr>
        <w:drawing>
          <wp:inline distT="0" distB="0" distL="0" distR="0" wp14:anchorId="3091E161" wp14:editId="67800D31">
            <wp:extent cx="3352800" cy="3219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29CC339D" w14:textId="77777777" w:rsidR="0092070F" w:rsidRDefault="0092070F" w:rsidP="000F0EB0">
      <w:pPr>
        <w:rPr>
          <w:color w:val="000000"/>
        </w:rPr>
      </w:pPr>
      <w:r>
        <w:rPr>
          <w:color w:val="000000"/>
        </w:rPr>
        <w:t>Using the transition pick-list, as you have been doing, you can add the chromatograms for M+3 through M+7, all of which should contain greater than 1% of the entire isotope distribution, and see that the idotp values remain quite high at 0.98:</w:t>
      </w:r>
    </w:p>
    <w:p w14:paraId="19E4E554" w14:textId="77777777" w:rsidR="0092070F" w:rsidRDefault="003110C9" w:rsidP="000F0EB0">
      <w:pPr>
        <w:rPr>
          <w:color w:val="000000"/>
        </w:rPr>
      </w:pPr>
      <w:r w:rsidRPr="003110C9">
        <w:rPr>
          <w:noProof/>
          <w:color w:val="000000"/>
        </w:rPr>
        <w:drawing>
          <wp:inline distT="0" distB="0" distL="0" distR="0" wp14:anchorId="36871187" wp14:editId="76B84420">
            <wp:extent cx="3343275" cy="32194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43275" cy="3219450"/>
                    </a:xfrm>
                    <a:prstGeom prst="rect">
                      <a:avLst/>
                    </a:prstGeom>
                    <a:noFill/>
                    <a:ln>
                      <a:noFill/>
                    </a:ln>
                  </pic:spPr>
                </pic:pic>
              </a:graphicData>
            </a:graphic>
          </wp:inline>
        </w:drawing>
      </w:r>
    </w:p>
    <w:p w14:paraId="7D3E9271"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6484EB77" w14:textId="77777777" w:rsidR="00C125A1" w:rsidRDefault="00C125A1" w:rsidP="000F0EB0">
      <w:pPr>
        <w:rPr>
          <w:color w:val="000000"/>
        </w:rPr>
      </w:pPr>
      <w:r>
        <w:rPr>
          <w:color w:val="000000"/>
        </w:rPr>
        <w:t>You can do the following to put the chromatograms on the same scale and make it easier to interpret how these IDs are aligned between replicates:</w:t>
      </w:r>
    </w:p>
    <w:p w14:paraId="5A4A1C28"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682701E5"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3B80A674"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517E7812"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BD132C3" w14:textId="77777777" w:rsidR="001957D6" w:rsidRDefault="001957D6" w:rsidP="00C125A1">
      <w:pPr>
        <w:pStyle w:val="ListParagraph"/>
        <w:numPr>
          <w:ilvl w:val="0"/>
          <w:numId w:val="27"/>
        </w:numPr>
      </w:pPr>
      <w:r>
        <w:t>Click and drag a narrow rectangle around the integration range in 5b_MCF7_TiTip3.</w:t>
      </w:r>
    </w:p>
    <w:p w14:paraId="23955615" w14:textId="77777777" w:rsidR="001957D6" w:rsidRDefault="00EB7A43" w:rsidP="00B23307">
      <w:pPr>
        <w:keepNext/>
      </w:pPr>
      <w:r>
        <w:t>The chromatogram graphs should now look like this:</w:t>
      </w:r>
    </w:p>
    <w:p w14:paraId="33142531" w14:textId="77777777" w:rsidR="00EB7A43" w:rsidRDefault="002F240A" w:rsidP="001957D6">
      <w:r>
        <w:rPr>
          <w:noProof/>
        </w:rPr>
        <w:drawing>
          <wp:inline distT="0" distB="0" distL="0" distR="0" wp14:anchorId="161A88E6" wp14:editId="13028A0B">
            <wp:extent cx="3581400" cy="5423717"/>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06380" cy="5461547"/>
                    </a:xfrm>
                    <a:prstGeom prst="rect">
                      <a:avLst/>
                    </a:prstGeom>
                    <a:noFill/>
                    <a:ln>
                      <a:noFill/>
                    </a:ln>
                  </pic:spPr>
                </pic:pic>
              </a:graphicData>
            </a:graphic>
          </wp:inline>
        </w:drawing>
      </w:r>
    </w:p>
    <w:p w14:paraId="26E3A02B" w14:textId="77777777" w:rsidR="00905C0D" w:rsidRDefault="00905C0D" w:rsidP="001957D6">
      <w:r>
        <w:t>To see the isotope distribution in an MS1 spectrum from which the chromatogram points were extracted:</w:t>
      </w:r>
    </w:p>
    <w:p w14:paraId="05846386" w14:textId="77777777" w:rsidR="00905C0D" w:rsidRDefault="00905C0D" w:rsidP="00905C0D">
      <w:pPr>
        <w:pStyle w:val="ListParagraph"/>
        <w:numPr>
          <w:ilvl w:val="0"/>
          <w:numId w:val="40"/>
        </w:numPr>
      </w:pPr>
      <w:r>
        <w:t>Hover the mouse cursor over the peak apex in 5b_MFC7_TiTip3 and click in the circle that appears.</w:t>
      </w:r>
    </w:p>
    <w:p w14:paraId="42EAAD3F" w14:textId="77777777" w:rsidR="00905C0D" w:rsidRDefault="00905C0D" w:rsidP="00905C0D">
      <w:r>
        <w:t xml:space="preserve">The </w:t>
      </w:r>
      <w:r>
        <w:rPr>
          <w:b/>
        </w:rPr>
        <w:t>Full Scan</w:t>
      </w:r>
      <w:r>
        <w:t xml:space="preserve"> view will appear with a plot like this:</w:t>
      </w:r>
    </w:p>
    <w:p w14:paraId="4005321D" w14:textId="77777777" w:rsidR="00905C0D" w:rsidRDefault="00905C0D" w:rsidP="00905C0D">
      <w:r w:rsidRPr="00905C0D">
        <w:rPr>
          <w:noProof/>
        </w:rPr>
        <w:drawing>
          <wp:inline distT="0" distB="0" distL="0" distR="0" wp14:anchorId="63767B18" wp14:editId="535D4346">
            <wp:extent cx="5534025" cy="35623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2604F6A"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63D356EB"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3DBA652A"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32C7D666" w14:textId="77777777" w:rsidR="00BB057C" w:rsidRPr="00BA7149" w:rsidRDefault="00BB057C" w:rsidP="00905C0D">
      <w:pPr>
        <w:keepNext/>
        <w:spacing w:after="0" w:line="240" w:lineRule="auto"/>
        <w:rPr>
          <w:b/>
        </w:rPr>
      </w:pPr>
      <w:r w:rsidRPr="00BA7149">
        <w:rPr>
          <w:b/>
        </w:rPr>
        <w:t>5b_MCF7_TiTip3 (37.61 Min)</w:t>
      </w:r>
    </w:p>
    <w:p w14:paraId="3778CE3D" w14:textId="77777777" w:rsidR="00BB057C" w:rsidRDefault="0040642C" w:rsidP="001957D6">
      <w:r w:rsidRPr="0040642C">
        <w:rPr>
          <w:noProof/>
        </w:rPr>
        <w:drawing>
          <wp:inline distT="0" distB="0" distL="0" distR="0" wp14:anchorId="3BEAC26D" wp14:editId="38319BF3">
            <wp:extent cx="5943600" cy="2132437"/>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08CC311" w14:textId="77777777" w:rsidR="00BB057C" w:rsidRPr="00BA7149" w:rsidRDefault="00BB057C" w:rsidP="00905C0D">
      <w:pPr>
        <w:keepNext/>
        <w:rPr>
          <w:b/>
        </w:rPr>
      </w:pPr>
      <w:r w:rsidRPr="00BA7149">
        <w:rPr>
          <w:b/>
        </w:rPr>
        <w:t>1_MCF_TiB_L (37.03 min)</w:t>
      </w:r>
    </w:p>
    <w:p w14:paraId="232432E7" w14:textId="77777777" w:rsidR="00BB057C" w:rsidRDefault="00B03D3F" w:rsidP="001957D6">
      <w:r w:rsidRPr="00B03D3F">
        <w:rPr>
          <w:noProof/>
        </w:rPr>
        <w:drawing>
          <wp:inline distT="0" distB="0" distL="0" distR="0" wp14:anchorId="623896A3" wp14:editId="2FF7D17E">
            <wp:extent cx="5943600" cy="2132437"/>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EC18596" w14:textId="77777777" w:rsidR="00BA7149" w:rsidRDefault="00BA7149" w:rsidP="001957D6">
      <w:r>
        <w:t>But you should feel pretty confident that the chromatogram peaks in the two runs measure the same peptide molecule.</w:t>
      </w:r>
    </w:p>
    <w:p w14:paraId="212E91C7" w14:textId="77777777" w:rsidR="00AF53F8" w:rsidRDefault="00AF53F8">
      <w:pPr>
        <w:spacing w:after="0" w:line="240" w:lineRule="auto"/>
        <w:rPr>
          <w:rFonts w:ascii="Cambria" w:eastAsia="Calibri" w:hAnsi="Cambria"/>
          <w:b/>
          <w:bCs/>
          <w:color w:val="4F81BD"/>
          <w:sz w:val="26"/>
          <w:szCs w:val="26"/>
        </w:rPr>
      </w:pPr>
      <w:r>
        <w:br w:type="page"/>
      </w:r>
    </w:p>
    <w:p w14:paraId="129B414F" w14:textId="77777777" w:rsidR="00BA7149" w:rsidRDefault="00047CF0" w:rsidP="00047CF0">
      <w:pPr>
        <w:pStyle w:val="Heading2"/>
      </w:pPr>
      <w:r>
        <w:t>More fun with interference</w:t>
      </w:r>
    </w:p>
    <w:p w14:paraId="69252826"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680"/>
        <w:gridCol w:w="4680"/>
      </w:tblGrid>
      <w:tr w:rsidR="00C82A81" w14:paraId="384DAB73" w14:textId="77777777" w:rsidTr="00263E30">
        <w:tc>
          <w:tcPr>
            <w:tcW w:w="4788" w:type="dxa"/>
            <w:tcBorders>
              <w:top w:val="nil"/>
              <w:left w:val="nil"/>
              <w:bottom w:val="nil"/>
              <w:right w:val="nil"/>
            </w:tcBorders>
          </w:tcPr>
          <w:p w14:paraId="51821956" w14:textId="77777777" w:rsidR="00C82A81" w:rsidRPr="005A0AAF" w:rsidRDefault="00C82A81" w:rsidP="00263E30">
            <w:pPr>
              <w:spacing w:after="0" w:line="240" w:lineRule="auto"/>
              <w:jc w:val="center"/>
              <w:rPr>
                <w:b/>
                <w:color w:val="000000"/>
              </w:rPr>
            </w:pPr>
            <w:r w:rsidRPr="005A0AAF">
              <w:rPr>
                <w:b/>
                <w:color w:val="000000"/>
              </w:rPr>
              <w:t>5b_MCF7_TiTip3</w:t>
            </w:r>
          </w:p>
          <w:p w14:paraId="0712E8CA" w14:textId="77777777" w:rsidR="00C82A81" w:rsidRDefault="00E315D6" w:rsidP="00263E30">
            <w:pPr>
              <w:rPr>
                <w:color w:val="000000"/>
              </w:rPr>
            </w:pPr>
            <w:r w:rsidRPr="00E315D6">
              <w:rPr>
                <w:noProof/>
                <w:color w:val="000000"/>
              </w:rPr>
              <w:drawing>
                <wp:inline distT="0" distB="0" distL="0" distR="0" wp14:anchorId="512CA64A" wp14:editId="38F444B8">
                  <wp:extent cx="2914650" cy="2990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B793A1D" w14:textId="77777777" w:rsidR="00C82A81" w:rsidRPr="005A0AAF" w:rsidRDefault="00C82A81" w:rsidP="00263E30">
            <w:pPr>
              <w:spacing w:after="0" w:line="240" w:lineRule="auto"/>
              <w:jc w:val="center"/>
              <w:rPr>
                <w:b/>
                <w:color w:val="000000"/>
              </w:rPr>
            </w:pPr>
            <w:r w:rsidRPr="005A0AAF">
              <w:rPr>
                <w:b/>
                <w:color w:val="000000"/>
              </w:rPr>
              <w:t>1_MCF7_TiB_L</w:t>
            </w:r>
          </w:p>
          <w:p w14:paraId="74B7553B" w14:textId="77777777" w:rsidR="00C82A81" w:rsidRDefault="00E315D6" w:rsidP="00263E30">
            <w:pPr>
              <w:rPr>
                <w:color w:val="000000"/>
              </w:rPr>
            </w:pPr>
            <w:r w:rsidRPr="00E315D6">
              <w:rPr>
                <w:noProof/>
                <w:color w:val="000000"/>
              </w:rPr>
              <w:drawing>
                <wp:inline distT="0" distB="0" distL="0" distR="0" wp14:anchorId="0DFD0689" wp14:editId="3EF07862">
                  <wp:extent cx="2914650" cy="29813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16B72DBA"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0C61EEF9"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241974FD"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7FA9E007"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33046FBE"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eak given two phospho sites</w:t>
      </w:r>
    </w:p>
    <w:p w14:paraId="4C3FA7F6"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411B5D56"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51D88555"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7A7FE697"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r w:rsidR="003D383C">
        <w:rPr>
          <w:color w:val="000000"/>
        </w:rPr>
        <w:t>phospho</w:t>
      </w:r>
      <w:r>
        <w:rPr>
          <w:color w:val="000000"/>
        </w:rPr>
        <w:t xml:space="preserve"> sites</w:t>
      </w:r>
    </w:p>
    <w:p w14:paraId="17BE3175"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767C200E" w14:textId="77777777" w:rsidR="00D5106C" w:rsidRDefault="00D5106C" w:rsidP="00820F4F">
      <w:pPr>
        <w:pStyle w:val="Heading1"/>
      </w:pPr>
      <w:r>
        <w:t>Minimizing a Chromatogram Cache File</w:t>
      </w:r>
    </w:p>
    <w:p w14:paraId="12E6AF07"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36D54F6C"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14:paraId="3054BEB2"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3E24920C"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1C03B8F8"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55DBB711"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690AF11F"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63D12C51"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6A9E1B81"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4E921C46" w14:textId="5F381352" w:rsidR="00500BFD" w:rsidRPr="00500BFD" w:rsidRDefault="008708A1" w:rsidP="00500BFD">
      <w:pPr>
        <w:pStyle w:val="ListParagraph"/>
        <w:ind w:left="0"/>
        <w:contextualSpacing w:val="0"/>
      </w:pPr>
      <w:r>
        <w:rPr>
          <w:noProof/>
        </w:rPr>
        <w:drawing>
          <wp:inline distT="0" distB="0" distL="0" distR="0" wp14:anchorId="054A0EFA" wp14:editId="052D4CAA">
            <wp:extent cx="4381500" cy="3990975"/>
            <wp:effectExtent l="0" t="0" r="0" b="9525"/>
            <wp:docPr id="13116744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674482" name="Picture 1" descr="A screenshot of a computer&#10;&#10;Description automatically generated"/>
                    <pic:cNvPicPr/>
                  </pic:nvPicPr>
                  <pic:blipFill>
                    <a:blip r:embed="rId61"/>
                    <a:stretch>
                      <a:fillRect/>
                    </a:stretch>
                  </pic:blipFill>
                  <pic:spPr>
                    <a:xfrm>
                      <a:off x="0" y="0"/>
                      <a:ext cx="4381500" cy="3990975"/>
                    </a:xfrm>
                    <a:prstGeom prst="rect">
                      <a:avLst/>
                    </a:prstGeom>
                  </pic:spPr>
                </pic:pic>
              </a:graphicData>
            </a:graphic>
          </wp:inline>
        </w:drawing>
      </w:r>
    </w:p>
    <w:p w14:paraId="56537F4C" w14:textId="2645B712" w:rsidR="00D30314" w:rsidRDefault="00EE0835" w:rsidP="00D30314">
      <w:r>
        <w:t>The form indicates that</w:t>
      </w:r>
      <w:r w:rsidR="00500BFD">
        <w:t xml:space="preserve"> this operation is expected to reduce the size of the cache file from about </w:t>
      </w:r>
      <w:r w:rsidR="008708A1">
        <w:t>947</w:t>
      </w:r>
      <w:r w:rsidR="00500BFD">
        <w:t xml:space="preserve"> </w:t>
      </w:r>
      <w:r w:rsidR="00E315D6">
        <w:t>K</w:t>
      </w:r>
      <w:r w:rsidR="00500BFD">
        <w:t xml:space="preserve">B to </w:t>
      </w:r>
      <w:r w:rsidR="008708A1">
        <w:t>49</w:t>
      </w:r>
      <w:r w:rsidR="00500BFD">
        <w:t xml:space="preserve">% of its current size, or about </w:t>
      </w:r>
      <w:r w:rsidR="008708A1">
        <w:t>464</w:t>
      </w:r>
      <w:r w:rsidR="00500BFD">
        <w:t xml:space="preserve"> K</w:t>
      </w:r>
      <w:r w:rsidR="00E315D6">
        <w:t>B</w:t>
      </w:r>
      <w:r w:rsidR="00500BFD">
        <w:t>.</w:t>
      </w:r>
    </w:p>
    <w:p w14:paraId="5C476697" w14:textId="77777777" w:rsidR="00CD2217" w:rsidRDefault="00CD2217" w:rsidP="001379C1">
      <w:pPr>
        <w:numPr>
          <w:ilvl w:val="0"/>
          <w:numId w:val="34"/>
        </w:numPr>
        <w:spacing w:after="0"/>
      </w:pPr>
      <w:r>
        <w:t xml:space="preserve">Click the </w:t>
      </w:r>
      <w:r>
        <w:rPr>
          <w:b/>
        </w:rPr>
        <w:t>Minimize and save as</w:t>
      </w:r>
      <w:r>
        <w:t xml:space="preserve"> button.</w:t>
      </w:r>
    </w:p>
    <w:p w14:paraId="3A37A2D8"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036F1935" w14:textId="77777777" w:rsidR="00F81136" w:rsidRDefault="00F81136" w:rsidP="001F3EE1">
      <w:pPr>
        <w:numPr>
          <w:ilvl w:val="0"/>
          <w:numId w:val="34"/>
        </w:numPr>
        <w:spacing w:after="0"/>
      </w:pPr>
      <w:r>
        <w:t xml:space="preserve">Click the </w:t>
      </w:r>
      <w:r w:rsidRPr="001F3EE1">
        <w:rPr>
          <w:b/>
        </w:rPr>
        <w:t>Save</w:t>
      </w:r>
      <w:r>
        <w:t xml:space="preserve"> button.</w:t>
      </w:r>
    </w:p>
    <w:p w14:paraId="5826A679"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5DCD4DD7"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283021CD" w14:textId="77777777" w:rsidR="00C46F43" w:rsidRDefault="00C46F43" w:rsidP="00C46F43">
      <w:pPr>
        <w:pStyle w:val="Heading1"/>
      </w:pPr>
      <w:r>
        <w:t>Inclusion List Method Export for MS1 Filtering</w:t>
      </w:r>
    </w:p>
    <w:p w14:paraId="598D7024"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2213F78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730C102B"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30D533D0" w14:textId="77777777" w:rsidR="00810840" w:rsidRDefault="00810840" w:rsidP="001379C1">
      <w:pPr>
        <w:numPr>
          <w:ilvl w:val="0"/>
          <w:numId w:val="35"/>
        </w:numPr>
        <w:spacing w:after="0"/>
      </w:pPr>
      <w:r>
        <w:t xml:space="preserve">Click the </w:t>
      </w:r>
      <w:r>
        <w:rPr>
          <w:b/>
        </w:rPr>
        <w:t>Prediction</w:t>
      </w:r>
      <w:r>
        <w:t xml:space="preserve"> tab.</w:t>
      </w:r>
    </w:p>
    <w:p w14:paraId="7E318581"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4CDBA8FD"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21EEC6F5" w14:textId="77777777" w:rsidR="007C4D2E" w:rsidRDefault="007C4D2E" w:rsidP="001379C1">
      <w:pPr>
        <w:numPr>
          <w:ilvl w:val="0"/>
          <w:numId w:val="35"/>
        </w:numPr>
        <w:spacing w:after="0"/>
      </w:pPr>
      <w:r>
        <w:t xml:space="preserve">Click the </w:t>
      </w:r>
      <w:r>
        <w:rPr>
          <w:b/>
        </w:rPr>
        <w:t>OK</w:t>
      </w:r>
      <w:r>
        <w:t xml:space="preserve"> button.</w:t>
      </w:r>
    </w:p>
    <w:p w14:paraId="60535EB2"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7964CD9E"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2B312960"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180D0ED6"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47FEDBBE"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Xcalibur).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1740E41D" w14:textId="77777777" w:rsidR="00394DFD" w:rsidRDefault="00394DFD" w:rsidP="00394DFD">
      <w:pPr>
        <w:pStyle w:val="Heading1"/>
      </w:pPr>
      <w:r>
        <w:t>Conclusion</w:t>
      </w:r>
    </w:p>
    <w:p w14:paraId="2F7BE914"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3FA9751D" w14:textId="77777777" w:rsidR="00491F76" w:rsidRDefault="00491F76" w:rsidP="00491F76">
      <w:pPr>
        <w:pStyle w:val="Heading1"/>
      </w:pPr>
      <w:r>
        <w:t>Supplement</w:t>
      </w:r>
    </w:p>
    <w:p w14:paraId="62FEB2FF"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6025DC31" w14:textId="77777777" w:rsidR="00490A15" w:rsidRDefault="00CC0D1E" w:rsidP="00394DFD">
      <w:hyperlink r:id="rId62" w:history="1">
        <w:r w:rsidR="00490A15">
          <w:rPr>
            <w:rStyle w:val="Hyperlink"/>
          </w:rPr>
          <w:t>http://proteome.gs.washington.edu/supplementary_data/MS1_Filtering/minimized/</w:t>
        </w:r>
      </w:hyperlink>
    </w:p>
    <w:p w14:paraId="277D31CC" w14:textId="77777777" w:rsidR="00490A15" w:rsidRDefault="00490A15" w:rsidP="00394DFD">
      <w:r>
        <w:t>You can browse the parent directory for full Skyline documents and raw data.</w:t>
      </w:r>
    </w:p>
    <w:p w14:paraId="08EC2B77" w14:textId="77777777" w:rsidR="00AB61CF" w:rsidRDefault="00AB61CF" w:rsidP="00AB61CF">
      <w:pPr>
        <w:pStyle w:val="Heading1"/>
      </w:pPr>
      <w:r>
        <w:t>Bibliography</w:t>
      </w:r>
    </w:p>
    <w:p w14:paraId="674C2B3A"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70233658"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11E8CBDA" w14:textId="77777777" w:rsidR="00BB1DC2" w:rsidRPr="00394DFD" w:rsidRDefault="00D54A39" w:rsidP="00394DFD">
      <w:r>
        <w:fldChar w:fldCharType="end"/>
      </w:r>
    </w:p>
    <w:sectPr w:rsidR="00BB1DC2" w:rsidRPr="00394DFD" w:rsidSect="00C30134">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EC4F18" w14:textId="77777777" w:rsidR="00123B68" w:rsidRDefault="00123B68" w:rsidP="00F726CD">
      <w:pPr>
        <w:spacing w:after="0" w:line="240" w:lineRule="auto"/>
      </w:pPr>
      <w:r>
        <w:separator/>
      </w:r>
    </w:p>
  </w:endnote>
  <w:endnote w:type="continuationSeparator" w:id="0">
    <w:p w14:paraId="2127502E" w14:textId="77777777" w:rsidR="00123B68" w:rsidRDefault="00123B68"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FADFF7" w14:textId="77777777"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14:paraId="606ECB5D"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659903" w14:textId="77777777" w:rsidR="00123B68" w:rsidRDefault="00123B68" w:rsidP="00F726CD">
      <w:pPr>
        <w:spacing w:after="0" w:line="240" w:lineRule="auto"/>
      </w:pPr>
      <w:r>
        <w:separator/>
      </w:r>
    </w:p>
  </w:footnote>
  <w:footnote w:type="continuationSeparator" w:id="0">
    <w:p w14:paraId="0E5A3E5E" w14:textId="77777777" w:rsidR="00123B68" w:rsidRDefault="00123B68"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E6C6F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358706302">
    <w:abstractNumId w:val="18"/>
  </w:num>
  <w:num w:numId="2" w16cid:durableId="337853138">
    <w:abstractNumId w:val="11"/>
  </w:num>
  <w:num w:numId="3" w16cid:durableId="599682583">
    <w:abstractNumId w:val="28"/>
  </w:num>
  <w:num w:numId="4" w16cid:durableId="112409163">
    <w:abstractNumId w:val="26"/>
  </w:num>
  <w:num w:numId="5" w16cid:durableId="176651692">
    <w:abstractNumId w:val="7"/>
  </w:num>
  <w:num w:numId="6" w16cid:durableId="18045782">
    <w:abstractNumId w:val="30"/>
  </w:num>
  <w:num w:numId="7" w16cid:durableId="1530294535">
    <w:abstractNumId w:val="38"/>
  </w:num>
  <w:num w:numId="8" w16cid:durableId="1191606947">
    <w:abstractNumId w:val="3"/>
  </w:num>
  <w:num w:numId="9" w16cid:durableId="2029017258">
    <w:abstractNumId w:val="23"/>
  </w:num>
  <w:num w:numId="10" w16cid:durableId="1250000721">
    <w:abstractNumId w:val="13"/>
  </w:num>
  <w:num w:numId="11" w16cid:durableId="1069427553">
    <w:abstractNumId w:val="37"/>
  </w:num>
  <w:num w:numId="12" w16cid:durableId="545799074">
    <w:abstractNumId w:val="34"/>
  </w:num>
  <w:num w:numId="13" w16cid:durableId="2103255104">
    <w:abstractNumId w:val="5"/>
  </w:num>
  <w:num w:numId="14" w16cid:durableId="890504936">
    <w:abstractNumId w:val="36"/>
  </w:num>
  <w:num w:numId="15" w16cid:durableId="412554183">
    <w:abstractNumId w:val="6"/>
  </w:num>
  <w:num w:numId="16" w16cid:durableId="2056003660">
    <w:abstractNumId w:val="16"/>
  </w:num>
  <w:num w:numId="17" w16cid:durableId="1268855257">
    <w:abstractNumId w:val="8"/>
  </w:num>
  <w:num w:numId="18" w16cid:durableId="1193961736">
    <w:abstractNumId w:val="4"/>
  </w:num>
  <w:num w:numId="19" w16cid:durableId="879172201">
    <w:abstractNumId w:val="35"/>
  </w:num>
  <w:num w:numId="20" w16cid:durableId="1126504084">
    <w:abstractNumId w:val="21"/>
  </w:num>
  <w:num w:numId="21" w16cid:durableId="974485620">
    <w:abstractNumId w:val="14"/>
  </w:num>
  <w:num w:numId="22" w16cid:durableId="378743796">
    <w:abstractNumId w:val="2"/>
  </w:num>
  <w:num w:numId="23" w16cid:durableId="1147405297">
    <w:abstractNumId w:val="29"/>
  </w:num>
  <w:num w:numId="24" w16cid:durableId="524446408">
    <w:abstractNumId w:val="31"/>
  </w:num>
  <w:num w:numId="25" w16cid:durableId="2078896653">
    <w:abstractNumId w:val="10"/>
  </w:num>
  <w:num w:numId="26" w16cid:durableId="111100810">
    <w:abstractNumId w:val="20"/>
  </w:num>
  <w:num w:numId="27" w16cid:durableId="308093716">
    <w:abstractNumId w:val="9"/>
  </w:num>
  <w:num w:numId="28" w16cid:durableId="1912696037">
    <w:abstractNumId w:val="24"/>
  </w:num>
  <w:num w:numId="29" w16cid:durableId="439951438">
    <w:abstractNumId w:val="27"/>
  </w:num>
  <w:num w:numId="30" w16cid:durableId="859009656">
    <w:abstractNumId w:val="19"/>
  </w:num>
  <w:num w:numId="31" w16cid:durableId="1914655911">
    <w:abstractNumId w:val="12"/>
  </w:num>
  <w:num w:numId="32" w16cid:durableId="770510265">
    <w:abstractNumId w:val="1"/>
  </w:num>
  <w:num w:numId="33" w16cid:durableId="1025445100">
    <w:abstractNumId w:val="32"/>
  </w:num>
  <w:num w:numId="34" w16cid:durableId="78258051">
    <w:abstractNumId w:val="15"/>
  </w:num>
  <w:num w:numId="35" w16cid:durableId="190804472">
    <w:abstractNumId w:val="25"/>
  </w:num>
  <w:num w:numId="36" w16cid:durableId="417555812">
    <w:abstractNumId w:val="0"/>
  </w:num>
  <w:num w:numId="37" w16cid:durableId="1584411667">
    <w:abstractNumId w:val="39"/>
  </w:num>
  <w:num w:numId="38" w16cid:durableId="1654405864">
    <w:abstractNumId w:val="33"/>
  </w:num>
  <w:num w:numId="39" w16cid:durableId="1945962847">
    <w:abstractNumId w:val="17"/>
  </w:num>
  <w:num w:numId="40" w16cid:durableId="124645539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0726"/>
    <w:rsid w:val="000057BF"/>
    <w:rsid w:val="00005A97"/>
    <w:rsid w:val="00006BDB"/>
    <w:rsid w:val="0000737A"/>
    <w:rsid w:val="000111C9"/>
    <w:rsid w:val="00012BE5"/>
    <w:rsid w:val="00014DA8"/>
    <w:rsid w:val="00017EA9"/>
    <w:rsid w:val="00020E82"/>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29F7"/>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C72BA"/>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3B68"/>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43B"/>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1265"/>
    <w:rsid w:val="00266953"/>
    <w:rsid w:val="00267185"/>
    <w:rsid w:val="00267605"/>
    <w:rsid w:val="00270519"/>
    <w:rsid w:val="00271A24"/>
    <w:rsid w:val="002739A8"/>
    <w:rsid w:val="002748BA"/>
    <w:rsid w:val="002765ED"/>
    <w:rsid w:val="00277AFC"/>
    <w:rsid w:val="00281B90"/>
    <w:rsid w:val="00282F6D"/>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443"/>
    <w:rsid w:val="003B27F9"/>
    <w:rsid w:val="003B3627"/>
    <w:rsid w:val="003B4182"/>
    <w:rsid w:val="003B5ECC"/>
    <w:rsid w:val="003B735B"/>
    <w:rsid w:val="003B7D69"/>
    <w:rsid w:val="003C1CB0"/>
    <w:rsid w:val="003C261D"/>
    <w:rsid w:val="003C2657"/>
    <w:rsid w:val="003C3092"/>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6B"/>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262D"/>
    <w:rsid w:val="00463D00"/>
    <w:rsid w:val="00464221"/>
    <w:rsid w:val="00464758"/>
    <w:rsid w:val="004648C7"/>
    <w:rsid w:val="004664AE"/>
    <w:rsid w:val="004666C0"/>
    <w:rsid w:val="0047429C"/>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B424A"/>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57A0E"/>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422A"/>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6558B"/>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512D"/>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2FD8"/>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37F"/>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3708D"/>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8A1"/>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2077"/>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33E"/>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5983"/>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4285"/>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03868"/>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0D1E"/>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ABA"/>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33"/>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2DC6"/>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1CFF"/>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A64E78"/>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styleId="UnresolvedMention">
    <w:name w:val="Unresolved Mention"/>
    <w:basedOn w:val="DefaultParagraphFont"/>
    <w:uiPriority w:val="99"/>
    <w:semiHidden/>
    <w:unhideWhenUsed/>
    <w:rsid w:val="004626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skyline.gs.washington.edu/labkey/wiki/home/software/Skyline/page.view?name=mascot_missing_rt" TargetMode="External"/><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fontTable" Target="fontTable.xml"/><Relationship Id="rId8" Type="http://schemas.openxmlformats.org/officeDocument/2006/relationships/hyperlink" Target="https://skyline.ms/tutorials/MS1Filtering-22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skyline.ms/tutorial_irt.url" TargetMode="External"/><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hyperlink" Target="http://proteome.gs.washington.edu/supplementary_data/MS1_Filtering/minimize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1670.tmp</Template>
  <TotalTime>0</TotalTime>
  <Pages>2</Pages>
  <Words>7800</Words>
  <Characters>4446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15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Eduardo Armendariz</cp:lastModifiedBy>
  <cp:revision>2</cp:revision>
  <cp:lastPrinted>2013-11-01T17:12:00Z</cp:lastPrinted>
  <dcterms:created xsi:type="dcterms:W3CDTF">2024-09-16T01:39:00Z</dcterms:created>
  <dcterms:modified xsi:type="dcterms:W3CDTF">2024-09-16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